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F1E79" w14:textId="51356C36" w:rsidR="00FA502A" w:rsidRDefault="00FA502A">
      <w:pPr>
        <w:rPr>
          <w:b/>
          <w:bCs/>
        </w:rPr>
      </w:pPr>
      <w:r>
        <w:rPr>
          <w:b/>
          <w:bCs/>
        </w:rPr>
        <w:t>Overview</w:t>
      </w:r>
    </w:p>
    <w:p w14:paraId="5652E5FC" w14:textId="2CAFEF89" w:rsidR="00FA502A" w:rsidRPr="00FA502A" w:rsidRDefault="00133307">
      <w:r>
        <w:t xml:space="preserve">Several collaborators including  </w:t>
      </w:r>
      <w:r w:rsidR="00552CA5">
        <w:t xml:space="preserve">Vera </w:t>
      </w:r>
      <w:r w:rsidRPr="00FA502A">
        <w:t>Gorbunova</w:t>
      </w:r>
      <w:r w:rsidR="00552CA5">
        <w:t>’s</w:t>
      </w:r>
      <w:r>
        <w:t xml:space="preserve"> </w:t>
      </w:r>
      <w:r w:rsidR="00552CA5">
        <w:t>group</w:t>
      </w:r>
      <w:r>
        <w:t xml:space="preserve"> at U. of Rochester (see </w:t>
      </w:r>
      <w:hyperlink r:id="rId5" w:history="1">
        <w:r>
          <w:rPr>
            <w:rStyle w:val="Hyperlink"/>
          </w:rPr>
          <w:t>The Gorbunova &amp; Seluanov Laboratory – University of Rochester</w:t>
        </w:r>
      </w:hyperlink>
      <w:r w:rsidRPr="00C40109">
        <w:t xml:space="preserve"> </w:t>
      </w:r>
      <w:r>
        <w:t xml:space="preserve">), </w:t>
      </w:r>
      <w:r w:rsidR="00552CA5">
        <w:t xml:space="preserve">Rich </w:t>
      </w:r>
      <w:r>
        <w:t>Miller</w:t>
      </w:r>
      <w:r w:rsidR="00552CA5">
        <w:t>’s</w:t>
      </w:r>
      <w:r>
        <w:t xml:space="preserve"> </w:t>
      </w:r>
      <w:r w:rsidR="00552CA5">
        <w:t>group</w:t>
      </w:r>
      <w:r>
        <w:t xml:space="preserve"> at U. of Michigan (see </w:t>
      </w:r>
      <w:hyperlink r:id="rId6" w:history="1">
        <w:r>
          <w:rPr>
            <w:rStyle w:val="Hyperlink"/>
          </w:rPr>
          <w:t>Richard Miller Laboratory Home Page (richmillerlab.com)</w:t>
        </w:r>
      </w:hyperlink>
      <w:r>
        <w:t>),</w:t>
      </w:r>
      <w:r w:rsidR="002937BA">
        <w:t xml:space="preserve"> </w:t>
      </w:r>
      <w:r w:rsidR="00552CA5">
        <w:t>Vadim</w:t>
      </w:r>
      <w:r>
        <w:t xml:space="preserve"> Gladyshev</w:t>
      </w:r>
      <w:r w:rsidR="00552CA5">
        <w:t>’s group at Harvard</w:t>
      </w:r>
      <w:r>
        <w:t xml:space="preserve"> (see </w:t>
      </w:r>
      <w:hyperlink r:id="rId7" w:history="1">
        <w:r>
          <w:rPr>
            <w:rStyle w:val="Hyperlink"/>
          </w:rPr>
          <w:t>Gladyshev Lab (harvard.edu)</w:t>
        </w:r>
      </w:hyperlink>
      <w:r>
        <w:t xml:space="preserve">), and </w:t>
      </w:r>
      <w:r w:rsidR="00552CA5">
        <w:t xml:space="preserve">Nik Schork’s group at TGen (see </w:t>
      </w:r>
      <w:hyperlink r:id="rId8" w:history="1">
        <w:r w:rsidR="00552CA5">
          <w:rPr>
            <w:rStyle w:val="Hyperlink"/>
          </w:rPr>
          <w:t>Nicholas Schork (tgen.org)</w:t>
        </w:r>
      </w:hyperlink>
      <w:r w:rsidR="00552CA5">
        <w:t xml:space="preserve">) are employing diverse “omics” approaches to identify/quantify molecular features from ~40 species of mammals and ~20 species of birds that correlate with health and longevity (maximum lifespan). These studies are also part of a larger effort to compare cross-species </w:t>
      </w:r>
      <w:r w:rsidR="00694D5F">
        <w:t>results</w:t>
      </w:r>
      <w:r w:rsidR="00552CA5">
        <w:t xml:space="preserve"> with data from human centenarians led by Tom </w:t>
      </w:r>
      <w:proofErr w:type="spellStart"/>
      <w:r w:rsidR="00552CA5">
        <w:t>Perls</w:t>
      </w:r>
      <w:proofErr w:type="spellEnd"/>
      <w:r w:rsidR="00552CA5">
        <w:t xml:space="preserve"> group at Boston U. (</w:t>
      </w:r>
      <w:hyperlink r:id="rId9" w:history="1">
        <w:r w:rsidR="00552CA5">
          <w:rPr>
            <w:rStyle w:val="Hyperlink"/>
          </w:rPr>
          <w:t>Thomas Perls | Chobanian &amp; Avedisian School of Medicine (bu.edu)</w:t>
        </w:r>
      </w:hyperlink>
      <w:r w:rsidR="00552CA5">
        <w:t>) and Paola Sebastiani’s group at Tufts U. (</w:t>
      </w:r>
      <w:hyperlink r:id="rId10" w:history="1">
        <w:r w:rsidR="00552CA5">
          <w:rPr>
            <w:rStyle w:val="Hyperlink"/>
          </w:rPr>
          <w:t>Paola Sebastiani, PhD | Tufts Medicine</w:t>
        </w:r>
      </w:hyperlink>
      <w:r w:rsidR="00552CA5">
        <w:t xml:space="preserve">) and others within the </w:t>
      </w:r>
      <w:r w:rsidR="00FA502A" w:rsidRPr="00FA502A">
        <w:t>Integrative Longevity Omics Consortium</w:t>
      </w:r>
      <w:r>
        <w:t xml:space="preserve"> (</w:t>
      </w:r>
      <w:r w:rsidR="00FA502A">
        <w:t xml:space="preserve">see </w:t>
      </w:r>
      <w:hyperlink r:id="rId11" w:history="1">
        <w:r w:rsidR="00552CA5" w:rsidRPr="004553A2">
          <w:rPr>
            <w:rStyle w:val="Hyperlink"/>
          </w:rPr>
          <w:t>https://longevityomics.org/</w:t>
        </w:r>
      </w:hyperlink>
      <w:r w:rsidR="00FA502A">
        <w:t>)</w:t>
      </w:r>
      <w:r w:rsidR="00552CA5">
        <w:t>.</w:t>
      </w:r>
    </w:p>
    <w:p w14:paraId="0D71C42E" w14:textId="25FC0C5A" w:rsidR="00B32406" w:rsidRDefault="00B32406">
      <w:pPr>
        <w:rPr>
          <w:b/>
          <w:bCs/>
        </w:rPr>
      </w:pPr>
      <w:r w:rsidRPr="00B32406">
        <w:rPr>
          <w:b/>
          <w:bCs/>
        </w:rPr>
        <w:t xml:space="preserve">Methods </w:t>
      </w:r>
    </w:p>
    <w:p w14:paraId="71BBC845" w14:textId="606DD65F" w:rsidR="00C747F4" w:rsidRPr="009109B7" w:rsidRDefault="009109B7" w:rsidP="009109B7">
      <w:pPr>
        <w:rPr>
          <w:b/>
          <w:bCs/>
          <w:i/>
          <w:iCs/>
        </w:rPr>
      </w:pPr>
      <w:r w:rsidRPr="009109B7">
        <w:rPr>
          <w:b/>
          <w:bCs/>
          <w:i/>
          <w:iCs/>
        </w:rPr>
        <w:t>Mammalian species sample collection</w:t>
      </w:r>
      <w:r>
        <w:rPr>
          <w:b/>
          <w:bCs/>
          <w:i/>
          <w:iCs/>
        </w:rPr>
        <w:t xml:space="preserve"> and tissue processing. </w:t>
      </w:r>
      <w:r w:rsidRPr="009109B7">
        <w:t>All experiments were performed according to procedures approved by the University of Rochester Committee on Animal Resources (UCAR)</w:t>
      </w:r>
      <w:r w:rsidRPr="009109B7">
        <w:rPr>
          <w:b/>
          <w:bCs/>
          <w:i/>
          <w:iCs/>
        </w:rPr>
        <w:t>.</w:t>
      </w:r>
      <w:r>
        <w:rPr>
          <w:b/>
          <w:bCs/>
          <w:i/>
          <w:iCs/>
        </w:rPr>
        <w:t xml:space="preserve"> </w:t>
      </w:r>
      <w:r w:rsidR="00C747F4" w:rsidRPr="00C747F4">
        <w:rPr>
          <w:b/>
          <w:bCs/>
          <w:i/>
          <w:iCs/>
        </w:rPr>
        <w:t>Tissue processing.</w:t>
      </w:r>
      <w:r w:rsidR="00C747F4">
        <w:rPr>
          <w:b/>
          <w:bCs/>
        </w:rPr>
        <w:t xml:space="preserve"> </w:t>
      </w:r>
      <w:r w:rsidRPr="009109B7">
        <w:t>Tissues obtained from wild-caught animals</w:t>
      </w:r>
      <w:r>
        <w:t xml:space="preserve"> were assumed to be of younger/middle age since predation normally precedes aging in the wild.</w:t>
      </w:r>
      <w:r>
        <w:rPr>
          <w:b/>
          <w:bCs/>
        </w:rPr>
        <w:t xml:space="preserve"> </w:t>
      </w:r>
      <w:r w:rsidR="00C747F4">
        <w:t xml:space="preserve">Postmortem interval was minimized, and, in all cases, samples were kept on ice and frozen in less than 24h. </w:t>
      </w:r>
      <w:r>
        <w:t>At the earliest opportunity acter dissection, t</w:t>
      </w:r>
      <w:r w:rsidR="00C747F4">
        <w:t>issues from representative animals from each species were flash frozen in liquid nitrogen and stored at -80</w:t>
      </w:r>
      <w:r w:rsidR="00C747F4">
        <w:rPr>
          <w:rFonts w:cstheme="minorHAnsi"/>
        </w:rPr>
        <w:t>°</w:t>
      </w:r>
      <w:r w:rsidR="00C747F4">
        <w:t xml:space="preserve">C. Tissues were pulverized to a fine powder </w:t>
      </w:r>
      <w:r>
        <w:t xml:space="preserve">within a Biosafety cabinet </w:t>
      </w:r>
      <w:r w:rsidR="00C747F4">
        <w:t xml:space="preserve">under liquid nitrogen using a stainless-steel pulverizer </w:t>
      </w:r>
      <w:r>
        <w:t xml:space="preserve">Cell Crusher </w:t>
      </w:r>
      <w:hyperlink r:id="rId12" w:history="1">
        <w:r w:rsidRPr="001D20AA">
          <w:rPr>
            <w:rStyle w:val="Hyperlink"/>
          </w:rPr>
          <w:t>https://www.fishersci.com/shop/products/cellcrusher-kit-with-tissue-pu/NC1824866</w:t>
        </w:r>
      </w:hyperlink>
      <w:r>
        <w:t xml:space="preserve">) </w:t>
      </w:r>
      <w:r w:rsidR="00C747F4">
        <w:t>chilled in liquid nitrogen</w:t>
      </w:r>
      <w:r>
        <w:t xml:space="preserve"> and delivered to storage tubes </w:t>
      </w:r>
      <w:r w:rsidR="0070722C">
        <w:t xml:space="preserve">with a scoop </w:t>
      </w:r>
      <w:r>
        <w:t>that had also been pre-chilled in liquid nitrogen</w:t>
      </w:r>
      <w:r w:rsidR="0070722C">
        <w:t xml:space="preserve"> and kept on dry ice</w:t>
      </w:r>
      <w:r>
        <w:t xml:space="preserve">. Similarly, when sampled for various “omics” processing, pulverized tissues were removed with a </w:t>
      </w:r>
      <w:r w:rsidR="0070722C">
        <w:t>stainless-steel</w:t>
      </w:r>
      <w:r>
        <w:t xml:space="preserve"> </w:t>
      </w:r>
      <w:r w:rsidR="0070722C">
        <w:t>spatula that</w:t>
      </w:r>
      <w:r>
        <w:t xml:space="preserve"> was pre-chilled in liquid nitrogen. Samples were never thawed after initial freezing until extractions were performed.</w:t>
      </w:r>
    </w:p>
    <w:p w14:paraId="03FCE782" w14:textId="665CB511" w:rsidR="00C747F4" w:rsidRPr="009C08D4" w:rsidRDefault="00C747F4">
      <w:r w:rsidRPr="0016268C">
        <w:rPr>
          <w:b/>
          <w:bCs/>
          <w:i/>
          <w:iCs/>
        </w:rPr>
        <w:t xml:space="preserve">Cross-species </w:t>
      </w:r>
      <w:r w:rsidR="00407CB0">
        <w:rPr>
          <w:b/>
          <w:bCs/>
          <w:i/>
          <w:iCs/>
        </w:rPr>
        <w:t>T</w:t>
      </w:r>
      <w:r w:rsidRPr="0016268C">
        <w:rPr>
          <w:b/>
          <w:bCs/>
          <w:i/>
          <w:iCs/>
        </w:rPr>
        <w:t xml:space="preserve">ranscriptomics. </w:t>
      </w:r>
      <w:r w:rsidR="005A24B6" w:rsidRPr="005A24B6">
        <w:t xml:space="preserve">Two </w:t>
      </w:r>
      <w:r w:rsidR="005A24B6">
        <w:t>papers examining cross-species transcriptomics were recently published by ILO group members</w:t>
      </w:r>
      <w:r w:rsidR="005A24B6">
        <w:fldChar w:fldCharType="begin">
          <w:fldData xml:space="preserve">PEVuZE5vdGU+PENpdGU+PEF1dGhvcj5MdTwvQXV0aG9yPjxZZWFyPjIwMjI8L1llYXI+PFJlY051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</w:fldData>
        </w:fldChar>
      </w:r>
      <w:r w:rsidR="005A24B6">
        <w:instrText xml:space="preserve"> ADDIN EN.CITE </w:instrText>
      </w:r>
      <w:r w:rsidR="005A24B6">
        <w:fldChar w:fldCharType="begin">
          <w:fldData xml:space="preserve">PEVuZE5vdGU+PENpdGU+PEF1dGhvcj5MdTwvQXV0aG9yPjxZZWFyPjIwMjI8L1llYXI+PFJlY051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</w:fldData>
        </w:fldChar>
      </w:r>
      <w:r w:rsidR="005A24B6">
        <w:instrText xml:space="preserve"> ADDIN EN.CITE.DATA </w:instrText>
      </w:r>
      <w:r w:rsidR="005A24B6">
        <w:fldChar w:fldCharType="end"/>
      </w:r>
      <w:r w:rsidR="005A24B6">
        <w:fldChar w:fldCharType="separate"/>
      </w:r>
      <w:r w:rsidR="005A24B6">
        <w:rPr>
          <w:noProof/>
        </w:rPr>
        <w:t>(Lu et al., 2022; Tyshkovskiy et al., 2023)</w:t>
      </w:r>
      <w:r w:rsidR="005A24B6">
        <w:fldChar w:fldCharType="end"/>
      </w:r>
      <w:r w:rsidR="005A24B6">
        <w:t xml:space="preserve">. </w:t>
      </w:r>
      <w:r w:rsidR="009C08D4" w:rsidRPr="009C08D4">
        <w:t xml:space="preserve">Detailed methods related to cross-species transcriptomics have been published and are available </w:t>
      </w:r>
      <w:r w:rsidR="009C08D4">
        <w:t>at the publisher as STAR methods (</w:t>
      </w:r>
      <w:hyperlink r:id="rId13" w:anchor="sec4" w:history="1">
        <w:r w:rsidR="00407CB0" w:rsidRPr="001D20AA">
          <w:rPr>
            <w:rStyle w:val="Hyperlink"/>
          </w:rPr>
          <w:t>https://www.sciencedirect.com/science/article/pii/S1550413122001383#sec4</w:t>
        </w:r>
      </w:hyperlink>
      <w:r w:rsidR="009C08D4">
        <w:t>)</w:t>
      </w:r>
      <w:r w:rsidR="007C6AC7">
        <w:t xml:space="preserve"> and (</w:t>
      </w:r>
      <w:r w:rsidR="007C6AC7" w:rsidRPr="007C6AC7">
        <w:t>https://www.cell.com/cell/fulltext/S0092-8674(23)00476-2?_returnURL=https%3A%2F%2Flinkinghub.elsevier.com%2Fretrieve%2Fpii%2FS0092867423004762%3Fshowall%3Dtrue#secsectitle0095</w:t>
      </w:r>
      <w:r w:rsidR="007C6AC7">
        <w:t>)</w:t>
      </w:r>
      <w:r w:rsidR="00407CB0">
        <w:t xml:space="preserve">. </w:t>
      </w:r>
    </w:p>
    <w:p w14:paraId="0D4BC3A7" w14:textId="77777777" w:rsidR="002D58AC" w:rsidRDefault="00065333">
      <w:r>
        <w:rPr>
          <w:b/>
          <w:bCs/>
          <w:i/>
          <w:iCs/>
        </w:rPr>
        <w:t>Cross-species</w:t>
      </w:r>
      <w:r w:rsidR="00FE10D1" w:rsidRPr="00125E89">
        <w:rPr>
          <w:b/>
          <w:bCs/>
          <w:i/>
          <w:iCs/>
        </w:rPr>
        <w:t xml:space="preserve"> </w:t>
      </w:r>
      <w:r w:rsidR="00407CB0">
        <w:rPr>
          <w:b/>
          <w:bCs/>
          <w:i/>
          <w:iCs/>
        </w:rPr>
        <w:t>P</w:t>
      </w:r>
      <w:r w:rsidR="00FE10D1" w:rsidRPr="00125E89">
        <w:rPr>
          <w:b/>
          <w:bCs/>
          <w:i/>
          <w:iCs/>
        </w:rPr>
        <w:t>roteomics.</w:t>
      </w:r>
      <w:r w:rsidR="00FE10D1">
        <w:t xml:space="preserve"> </w:t>
      </w:r>
      <w:r w:rsidR="00D221E0" w:rsidRPr="00EA1235">
        <w:rPr>
          <w:b/>
          <w:bCs/>
          <w:i/>
          <w:iCs/>
        </w:rPr>
        <w:t>T</w:t>
      </w:r>
      <w:r w:rsidR="006B42A2" w:rsidRPr="00EA1235">
        <w:rPr>
          <w:b/>
          <w:bCs/>
          <w:i/>
          <w:iCs/>
        </w:rPr>
        <w:t>issue</w:t>
      </w:r>
      <w:r w:rsidR="00D221E0" w:rsidRPr="00EA1235">
        <w:rPr>
          <w:b/>
          <w:bCs/>
          <w:i/>
          <w:iCs/>
        </w:rPr>
        <w:t xml:space="preserve"> proteomic</w:t>
      </w:r>
      <w:r w:rsidR="006B42A2" w:rsidRPr="00EA1235">
        <w:rPr>
          <w:b/>
          <w:bCs/>
          <w:i/>
          <w:iCs/>
        </w:rPr>
        <w:t>s-</w:t>
      </w:r>
      <w:r w:rsidR="006B42A2">
        <w:t xml:space="preserve"> </w:t>
      </w:r>
      <w:r w:rsidR="00D221E0">
        <w:t>We employed a “shotgun” style untargeted data-dependent acquisition (DDA) label-free quantitative</w:t>
      </w:r>
      <w:r w:rsidR="00EA1235">
        <w:t xml:space="preserve"> (LFQ)</w:t>
      </w:r>
      <w:r w:rsidR="00D221E0">
        <w:t xml:space="preserve"> approach.  </w:t>
      </w:r>
      <w:r w:rsidR="00D2787A">
        <w:t>Approximately 5mg of tissue was mixed with 250</w:t>
      </w:r>
      <w:r w:rsidR="008D65B8">
        <w:rPr>
          <w:rFonts w:cstheme="minorHAnsi"/>
        </w:rPr>
        <w:t>µ</w:t>
      </w:r>
      <w:r w:rsidR="00D2787A">
        <w:t>l of 50mM TEAB ph7.6; 5% SDS</w:t>
      </w:r>
      <w:r w:rsidR="00EA1235">
        <w:t xml:space="preserve">, </w:t>
      </w:r>
      <w:r w:rsidR="00D2787A">
        <w:t>mixed by pipetting</w:t>
      </w:r>
      <w:r w:rsidR="00EA1235">
        <w:t>,</w:t>
      </w:r>
      <w:r w:rsidR="00D221E0">
        <w:t xml:space="preserve"> and brief</w:t>
      </w:r>
      <w:r w:rsidR="00EA1235">
        <w:t>ly</w:t>
      </w:r>
      <w:r w:rsidR="00D221E0">
        <w:t xml:space="preserve"> vortex</w:t>
      </w:r>
      <w:r w:rsidR="00EA1235">
        <w:t>ed</w:t>
      </w:r>
      <w:r w:rsidR="00D2787A">
        <w:t>. Samples were sonicated in a chilled cup-</w:t>
      </w:r>
      <w:r w:rsidR="005C7ECE">
        <w:t>horn</w:t>
      </w:r>
      <w:r w:rsidR="00D2787A">
        <w:t xml:space="preserve"> </w:t>
      </w:r>
      <w:r w:rsidR="005C7ECE" w:rsidRPr="005C7ECE">
        <w:t>Q800R3 Sonicator System</w:t>
      </w:r>
      <w:r w:rsidR="005C7ECE">
        <w:t xml:space="preserve"> (Qsonica;</w:t>
      </w:r>
      <w:r w:rsidR="005C7ECE" w:rsidRPr="005C7ECE">
        <w:t xml:space="preserve"> Newtown, CT</w:t>
      </w:r>
      <w:r w:rsidR="005C7ECE">
        <w:t>) for a total of 15min</w:t>
      </w:r>
      <w:r w:rsidR="00BD79E0">
        <w:t xml:space="preserve"> at 30% output</w:t>
      </w:r>
      <w:r w:rsidR="00EA1235">
        <w:t xml:space="preserve"> and duration of </w:t>
      </w:r>
      <w:r w:rsidR="005C7ECE">
        <w:t xml:space="preserve">30 x 30 </w:t>
      </w:r>
      <w:r w:rsidR="00BD79E0">
        <w:t>sec pulses</w:t>
      </w:r>
      <w:r w:rsidR="005C7ECE">
        <w:t xml:space="preserve"> </w:t>
      </w:r>
      <w:r w:rsidR="00D221E0">
        <w:t>(</w:t>
      </w:r>
      <w:r w:rsidR="005C7ECE">
        <w:t>with 30 sec in between pulses</w:t>
      </w:r>
      <w:r w:rsidR="00D221E0">
        <w:t>)</w:t>
      </w:r>
      <w:r w:rsidR="005C7ECE">
        <w:t xml:space="preserve"> at </w:t>
      </w:r>
      <w:r w:rsidR="00D221E0">
        <w:t>6</w:t>
      </w:r>
      <w:r w:rsidR="005C7ECE">
        <w:rPr>
          <w:rFonts w:cstheme="minorHAnsi"/>
        </w:rPr>
        <w:t>°</w:t>
      </w:r>
      <w:r w:rsidR="005C7ECE">
        <w:t xml:space="preserve">C using </w:t>
      </w:r>
      <w:r w:rsidR="00D221E0">
        <w:t xml:space="preserve">a </w:t>
      </w:r>
      <w:r w:rsidR="005C7ECE">
        <w:t>chilled circulating water</w:t>
      </w:r>
      <w:r w:rsidR="00D221E0">
        <w:t xml:space="preserve"> bath</w:t>
      </w:r>
      <w:r w:rsidR="005C7ECE">
        <w:t>. Samples were heated to 90</w:t>
      </w:r>
      <w:r w:rsidR="00BD79E0">
        <w:rPr>
          <w:rFonts w:cstheme="minorHAnsi"/>
        </w:rPr>
        <w:t>°</w:t>
      </w:r>
      <w:r w:rsidR="005C7ECE">
        <w:t xml:space="preserve">C for 2min and allowed to cool to </w:t>
      </w:r>
      <w:r w:rsidR="00EA1235">
        <w:t>room temperature (</w:t>
      </w:r>
      <w:r w:rsidR="005C7ECE">
        <w:t>RT</w:t>
      </w:r>
      <w:r w:rsidR="00EA1235">
        <w:t>)</w:t>
      </w:r>
      <w:r w:rsidR="005C7ECE">
        <w:t xml:space="preserve">. </w:t>
      </w:r>
      <w:r w:rsidR="00EA1235">
        <w:t xml:space="preserve">Next, samples were centrifuged at 14,000xg for 10min to pellet insoluble debris and the supernatants were transferred to clean tubes. </w:t>
      </w:r>
      <w:r w:rsidR="0004273D">
        <w:t>Total protein</w:t>
      </w:r>
      <w:r w:rsidR="005C7ECE">
        <w:t xml:space="preserve"> w</w:t>
      </w:r>
      <w:r w:rsidR="0004273D">
        <w:t>as</w:t>
      </w:r>
      <w:r w:rsidR="005C7ECE">
        <w:t xml:space="preserve"> quantified by the BCA </w:t>
      </w:r>
      <w:r w:rsidR="00BD79E0">
        <w:t>assay and</w:t>
      </w:r>
      <w:r w:rsidR="005C7ECE">
        <w:t xml:space="preserve"> </w:t>
      </w:r>
      <w:r w:rsidR="00ED5B7B">
        <w:t>1</w:t>
      </w:r>
      <w:r w:rsidR="005C7ECE">
        <w:t>00</w:t>
      </w:r>
      <w:r w:rsidR="0004273D">
        <w:rPr>
          <w:rFonts w:cstheme="minorHAnsi"/>
        </w:rPr>
        <w:t>µ</w:t>
      </w:r>
      <w:r w:rsidR="005C7ECE">
        <w:t xml:space="preserve">g was reduced with 5mM </w:t>
      </w:r>
      <w:r w:rsidR="00EA1235">
        <w:t>dithiothreitol (</w:t>
      </w:r>
      <w:r w:rsidR="005C7ECE">
        <w:t>DTT</w:t>
      </w:r>
      <w:r w:rsidR="00EA1235">
        <w:t>)</w:t>
      </w:r>
      <w:r w:rsidR="005C7ECE">
        <w:t xml:space="preserve"> for 30min at 60</w:t>
      </w:r>
      <w:r w:rsidR="009C222A">
        <w:rPr>
          <w:rFonts w:cstheme="minorHAnsi"/>
        </w:rPr>
        <w:t>°</w:t>
      </w:r>
      <w:r w:rsidR="005C7ECE">
        <w:t>C. Samples were cooled to RT and then alkylated with 10mM iodoacetamide</w:t>
      </w:r>
      <w:r w:rsidR="00D221E0">
        <w:t xml:space="preserve"> (from a freshly prepared stock)</w:t>
      </w:r>
      <w:r w:rsidR="005C7ECE">
        <w:t xml:space="preserve"> for 30min </w:t>
      </w:r>
      <w:r w:rsidR="00EA1235">
        <w:t xml:space="preserve">at RT </w:t>
      </w:r>
      <w:r w:rsidR="005C7ECE">
        <w:t xml:space="preserve">in the dark. </w:t>
      </w:r>
      <w:r w:rsidR="00FA67CD">
        <w:t xml:space="preserve"> </w:t>
      </w:r>
      <w:r w:rsidR="002F6A41">
        <w:lastRenderedPageBreak/>
        <w:t>S</w:t>
      </w:r>
      <w:r w:rsidR="005C7ECE">
        <w:t>ample</w:t>
      </w:r>
      <w:r w:rsidR="002F6A41">
        <w:t>s</w:t>
      </w:r>
      <w:r w:rsidR="00BD79E0">
        <w:t xml:space="preserve"> w</w:t>
      </w:r>
      <w:r w:rsidR="002F6A41">
        <w:t>ere</w:t>
      </w:r>
      <w:r w:rsidR="00BD79E0">
        <w:t xml:space="preserve"> processed using</w:t>
      </w:r>
      <w:r w:rsidR="005C7ECE">
        <w:t xml:space="preserve"> the standard S-trap mini column method</w:t>
      </w:r>
      <w:r w:rsidR="00FA67CD">
        <w:t xml:space="preserve"> (Protifi;</w:t>
      </w:r>
      <w:r w:rsidR="00FA67CD" w:rsidRPr="00FA67CD">
        <w:t xml:space="preserve"> Farmingdale</w:t>
      </w:r>
      <w:r w:rsidR="00FA67CD">
        <w:t xml:space="preserve">, </w:t>
      </w:r>
      <w:r w:rsidR="00FA67CD" w:rsidRPr="00FA67CD">
        <w:t>NY</w:t>
      </w:r>
      <w:r w:rsidR="00FA67CD">
        <w:t>)</w:t>
      </w:r>
      <w:r w:rsidR="009C222A">
        <w:t xml:space="preserve">. Samples were digested with </w:t>
      </w:r>
      <w:r w:rsidR="0004273D">
        <w:t>4</w:t>
      </w:r>
      <w:r w:rsidR="002D2771">
        <w:rPr>
          <w:rFonts w:cstheme="minorHAnsi"/>
        </w:rPr>
        <w:t>μ</w:t>
      </w:r>
      <w:r w:rsidR="009C222A">
        <w:t xml:space="preserve">g trypsin </w:t>
      </w:r>
      <w:r w:rsidR="00ED5B7B">
        <w:t>overnight</w:t>
      </w:r>
      <w:r w:rsidR="009C222A">
        <w:t xml:space="preserve"> at 37</w:t>
      </w:r>
      <w:r w:rsidR="009C222A">
        <w:rPr>
          <w:rFonts w:cstheme="minorHAnsi"/>
        </w:rPr>
        <w:t>°</w:t>
      </w:r>
      <w:r w:rsidR="009C222A">
        <w:t xml:space="preserve">C. </w:t>
      </w:r>
      <w:r w:rsidR="002F6A41">
        <w:t>E</w:t>
      </w:r>
      <w:r w:rsidR="009C222A">
        <w:t xml:space="preserve">lution </w:t>
      </w:r>
      <w:r w:rsidR="002F6A41">
        <w:t>fractions were pooled and</w:t>
      </w:r>
      <w:r w:rsidR="009C222A">
        <w:t xml:space="preserve"> dried using a </w:t>
      </w:r>
      <w:r w:rsidR="00D221E0">
        <w:t>Speedvac</w:t>
      </w:r>
      <w:r w:rsidR="0004273D">
        <w:t xml:space="preserve"> (Labconco)</w:t>
      </w:r>
      <w:r w:rsidR="008B513B">
        <w:t>.</w:t>
      </w:r>
      <w:r w:rsidR="009C222A">
        <w:t xml:space="preserve"> </w:t>
      </w:r>
      <w:r w:rsidR="008B513B">
        <w:t>P</w:t>
      </w:r>
      <w:r w:rsidR="009C222A">
        <w:t xml:space="preserve">eptides were resuspended in </w:t>
      </w:r>
      <w:r w:rsidR="002D2771">
        <w:t>100</w:t>
      </w:r>
      <w:r w:rsidR="002D2771">
        <w:rPr>
          <w:rFonts w:cstheme="minorHAnsi"/>
        </w:rPr>
        <w:t>μ</w:t>
      </w:r>
      <w:r w:rsidR="002D2771">
        <w:t xml:space="preserve">l </w:t>
      </w:r>
      <w:r w:rsidR="002F6A41">
        <w:t xml:space="preserve">MS-grade </w:t>
      </w:r>
      <w:r w:rsidR="009C222A">
        <w:t>water</w:t>
      </w:r>
      <w:r w:rsidR="002F6A41">
        <w:t xml:space="preserve"> (resistance </w:t>
      </w:r>
      <w:r w:rsidR="002F6A41">
        <w:rPr>
          <w:rFonts w:cstheme="minorHAnsi"/>
        </w:rPr>
        <w:t>≥</w:t>
      </w:r>
      <w:r w:rsidR="002F6A41">
        <w:t>18M</w:t>
      </w:r>
      <w:r w:rsidR="002F6A41">
        <w:rPr>
          <w:rFonts w:cstheme="minorHAnsi"/>
        </w:rPr>
        <w:t>Ω</w:t>
      </w:r>
      <w:r w:rsidR="002F6A41">
        <w:t>)</w:t>
      </w:r>
      <w:r w:rsidR="009C222A">
        <w:t xml:space="preserve"> and quantified using the </w:t>
      </w:r>
      <w:r w:rsidR="002D2771" w:rsidRPr="002D2771">
        <w:t>Pierce Quantitative Fluorometric Peptide Assay</w:t>
      </w:r>
      <w:r w:rsidR="002D2771">
        <w:t xml:space="preserve"> (Thermo)</w:t>
      </w:r>
      <w:r w:rsidR="00BD79E0">
        <w:t xml:space="preserve">. </w:t>
      </w:r>
      <w:r w:rsidR="00BD79E0" w:rsidRPr="00BD79E0">
        <w:t>Common internal Retention Time standards (CiRT)</w:t>
      </w:r>
      <w:r w:rsidR="00BD79E0">
        <w:t xml:space="preserve"> peptide mix was added (50fmol</w:t>
      </w:r>
      <w:r w:rsidR="00D221E0">
        <w:t xml:space="preserve"> mix</w:t>
      </w:r>
      <w:r w:rsidR="00BD79E0">
        <w:t>/2</w:t>
      </w:r>
      <w:r w:rsidR="00765BCE">
        <w:rPr>
          <w:rFonts w:cstheme="minorHAnsi"/>
        </w:rPr>
        <w:t>µ</w:t>
      </w:r>
      <w:r w:rsidR="00BD79E0">
        <w:t>g</w:t>
      </w:r>
      <w:r w:rsidR="00D221E0">
        <w:t xml:space="preserve"> tryptic peptides</w:t>
      </w:r>
      <w:r w:rsidR="00BD79E0">
        <w:t>) and 2</w:t>
      </w:r>
      <w:r w:rsidR="00E57415">
        <w:rPr>
          <w:rFonts w:cstheme="minorHAnsi"/>
        </w:rPr>
        <w:t>µ</w:t>
      </w:r>
      <w:r w:rsidR="00BD79E0">
        <w:t>g</w:t>
      </w:r>
      <w:r w:rsidR="00E57415">
        <w:t xml:space="preserve"> (in 4</w:t>
      </w:r>
      <w:r w:rsidR="00E57415">
        <w:rPr>
          <w:rFonts w:cstheme="minorHAnsi"/>
        </w:rPr>
        <w:t>µ</w:t>
      </w:r>
      <w:r w:rsidR="00E57415">
        <w:t>L)</w:t>
      </w:r>
      <w:r w:rsidR="00BD79E0">
        <w:t xml:space="preserve"> of tryptic peptides were </w:t>
      </w:r>
      <w:r w:rsidR="00E57415">
        <w:t>injected/</w:t>
      </w:r>
      <w:r w:rsidR="00BD79E0">
        <w:t>analyzed b</w:t>
      </w:r>
      <w:r w:rsidR="00CB4842">
        <w:t>y mass spectrometry (</w:t>
      </w:r>
      <w:r w:rsidR="00BD79E0">
        <w:t>MS</w:t>
      </w:r>
      <w:r w:rsidR="00CB4842">
        <w:t xml:space="preserve">) on a </w:t>
      </w:r>
      <w:r w:rsidR="00B32406">
        <w:t xml:space="preserve">Orbitrap Tribrid </w:t>
      </w:r>
      <w:r w:rsidR="00CB4842">
        <w:t xml:space="preserve">Fusion Lumos instrument (Thermo) equipped with an </w:t>
      </w:r>
      <w:r w:rsidR="00CB4842" w:rsidRPr="00CB4842">
        <w:t>EASY-Spray HPLC Column</w:t>
      </w:r>
      <w:r w:rsidR="00CB4842">
        <w:t xml:space="preserve"> (</w:t>
      </w:r>
      <w:r w:rsidR="00CB4842" w:rsidRPr="00CB4842">
        <w:t>500mm x 75um 2um 100A P/N ES803A, Nano-Trap Pep Map C18 100A</w:t>
      </w:r>
      <w:r w:rsidR="00CB4842">
        <w:t xml:space="preserve">; Thermo). </w:t>
      </w:r>
      <w:r w:rsidR="004D57EF">
        <w:t xml:space="preserve">Buffer A was 0.1% formic acid and buffer B was 100% acetonitrile (ACN) with 0.1% FA. </w:t>
      </w:r>
      <w:r w:rsidR="00CB4842">
        <w:t>Flow rate was 300nl/</w:t>
      </w:r>
      <w:r w:rsidR="004D57EF">
        <w:t>min</w:t>
      </w:r>
      <w:r w:rsidR="00CB4842">
        <w:t xml:space="preserve"> and </w:t>
      </w:r>
      <w:r w:rsidR="004D57EF">
        <w:t xml:space="preserve">runs were 150 min: 0-120 min, </w:t>
      </w:r>
      <w:r w:rsidR="00CB4842" w:rsidRPr="00CB4842">
        <w:t>5% B to 35% B</w:t>
      </w:r>
      <w:r w:rsidR="004D57EF">
        <w:t>;</w:t>
      </w:r>
      <w:r w:rsidR="00CB4842" w:rsidRPr="00CB4842">
        <w:t xml:space="preserve"> </w:t>
      </w:r>
      <w:r w:rsidR="004D57EF">
        <w:t xml:space="preserve">then from 120-120.5 min, 35-80% B; followed by </w:t>
      </w:r>
      <w:r w:rsidR="00CB4842" w:rsidRPr="00CB4842">
        <w:t>a 9-minute 80% B wash</w:t>
      </w:r>
      <w:r w:rsidR="004D57EF">
        <w:t xml:space="preserve"> until 130min. From 130-130.5min B was decreased to 5% and the column was re-equilibrated for the remaining </w:t>
      </w:r>
      <w:r w:rsidR="00CB4842" w:rsidRPr="00CB4842">
        <w:t>20-min</w:t>
      </w:r>
      <w:r w:rsidR="004D57EF">
        <w:t xml:space="preserve"> at </w:t>
      </w:r>
      <w:r w:rsidR="00CB4842" w:rsidRPr="00CB4842">
        <w:t xml:space="preserve">5% </w:t>
      </w:r>
      <w:r w:rsidR="004D57EF">
        <w:t>B. the instrument was run in data dependent analysis (DDA) mode</w:t>
      </w:r>
      <w:r w:rsidR="00BE2586">
        <w:t>. MS2 fragmentation was with HCD (30% energy fixed</w:t>
      </w:r>
      <w:proofErr w:type="gramStart"/>
      <w:r w:rsidR="00BE2586">
        <w:t>)</w:t>
      </w:r>
      <w:proofErr w:type="gramEnd"/>
      <w:r w:rsidR="00BE2586">
        <w:t xml:space="preserve"> and dynamic exclusion was operative after a single time and lasted for 30sec.  Additional instrument parameters may be found in the </w:t>
      </w:r>
      <w:r w:rsidR="003835CB">
        <w:t>Thermo RAW file</w:t>
      </w:r>
      <w:r w:rsidR="00517F95">
        <w:t>s</w:t>
      </w:r>
      <w:r w:rsidR="00BE2586">
        <w:t>.</w:t>
      </w:r>
      <w:r w:rsidR="00C92588">
        <w:t xml:space="preserve"> </w:t>
      </w:r>
      <w:r w:rsidR="00D221E0" w:rsidRPr="00EA1235">
        <w:rPr>
          <w:b/>
          <w:bCs/>
          <w:i/>
          <w:iCs/>
        </w:rPr>
        <w:t>Plasma proteomics</w:t>
      </w:r>
      <w:r w:rsidR="00D221E0" w:rsidRPr="00EA1235">
        <w:rPr>
          <w:b/>
          <w:bCs/>
        </w:rPr>
        <w:t>-</w:t>
      </w:r>
      <w:r w:rsidR="00D221E0">
        <w:t xml:space="preserve"> </w:t>
      </w:r>
      <w:r w:rsidR="000D7B89">
        <w:t>10</w:t>
      </w:r>
      <w:r w:rsidR="000D7B89">
        <w:rPr>
          <w:rFonts w:cstheme="minorHAnsi"/>
        </w:rPr>
        <w:t>µ</w:t>
      </w:r>
      <w:r w:rsidR="000D7B89">
        <w:t>l of plasma was added to 90</w:t>
      </w:r>
      <w:r w:rsidR="000D7B89">
        <w:rPr>
          <w:rFonts w:cstheme="minorHAnsi"/>
        </w:rPr>
        <w:t>µ</w:t>
      </w:r>
      <w:r w:rsidR="000D7B89">
        <w:t>l of 5% SDS; 50mM TEAB pH 7.5 and then reduced with 5mM DTT for 30min at 60</w:t>
      </w:r>
      <w:r w:rsidR="000D7B89">
        <w:rPr>
          <w:rFonts w:cstheme="minorHAnsi"/>
        </w:rPr>
        <w:t>°</w:t>
      </w:r>
      <w:r w:rsidR="000D7B89">
        <w:t>C. Samples were cooled to RT and then alkylated with 10mM iodoacetamide (from a freshly prepared stock) for 30min in the dark.</w:t>
      </w:r>
      <w:r w:rsidR="008A2281">
        <w:t xml:space="preserve"> Samples were processed using the standard S-trap mini column method (Protifi;</w:t>
      </w:r>
      <w:r w:rsidR="008A2281" w:rsidRPr="00FA67CD">
        <w:t xml:space="preserve"> Farmingdale</w:t>
      </w:r>
      <w:r w:rsidR="008A2281">
        <w:t xml:space="preserve">, </w:t>
      </w:r>
      <w:r w:rsidR="008A2281" w:rsidRPr="00FA67CD">
        <w:t>NY</w:t>
      </w:r>
      <w:r w:rsidR="008A2281">
        <w:t xml:space="preserve">) and MS like the processing of tissues. </w:t>
      </w:r>
    </w:p>
    <w:p w14:paraId="683E07C6" w14:textId="75C9744E" w:rsidR="00A91A09" w:rsidRDefault="00D221E0">
      <w:r w:rsidRPr="00EA1235">
        <w:rPr>
          <w:b/>
          <w:bCs/>
          <w:i/>
          <w:iCs/>
        </w:rPr>
        <w:t>Computational-</w:t>
      </w:r>
      <w:r>
        <w:t xml:space="preserve"> </w:t>
      </w:r>
      <w:r w:rsidR="00C92588">
        <w:t xml:space="preserve">Raw files were analyzed directly with the MSFragger/Philosopher pipeline </w:t>
      </w:r>
      <w:r w:rsidR="00AA46D5">
        <w:fldChar w:fldCharType="begin">
          <w:fldData xml:space="preserve">PEVuZE5vdGU+PENpdGU+PEF1dGhvcj5kYSBWZWlnYSBMZXByZXZvc3Q8L0F1dGhvcj48WWVhcj4y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</w:fldData>
        </w:fldChar>
      </w:r>
      <w:r w:rsidR="00AA46D5">
        <w:instrText xml:space="preserve"> ADDIN EN.CITE </w:instrText>
      </w:r>
      <w:r w:rsidR="00AA46D5">
        <w:fldChar w:fldCharType="begin">
          <w:fldData xml:space="preserve">PEVuZE5vdGU+PENpdGU+PEF1dGhvcj5kYSBWZWlnYSBMZXByZXZvc3Q8L0F1dGhvcj48WWVhcj4y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</w:fldData>
        </w:fldChar>
      </w:r>
      <w:r w:rsidR="00AA46D5">
        <w:instrText xml:space="preserve"> ADDIN EN.CITE.DATA </w:instrText>
      </w:r>
      <w:r w:rsidR="00AA46D5">
        <w:fldChar w:fldCharType="end"/>
      </w:r>
      <w:r w:rsidR="00AA46D5">
        <w:fldChar w:fldCharType="separate"/>
      </w:r>
      <w:r w:rsidR="00AA46D5">
        <w:rPr>
          <w:noProof/>
        </w:rPr>
        <w:t>(da Veiga Leprevost et al., 2020; Kong et al., 2017)</w:t>
      </w:r>
      <w:r w:rsidR="00AA46D5">
        <w:fldChar w:fldCharType="end"/>
      </w:r>
      <w:r w:rsidR="00517F95" w:rsidRPr="00517F95">
        <w:t xml:space="preserve"> </w:t>
      </w:r>
      <w:r w:rsidR="00E06D14">
        <w:t>and</w:t>
      </w:r>
      <w:r w:rsidR="00C92588">
        <w:t xml:space="preserve"> included Peptide and Protein </w:t>
      </w:r>
      <w:r w:rsidR="00517F95">
        <w:t>Prophet modules</w:t>
      </w:r>
      <w:r w:rsidR="00C92588">
        <w:t xml:space="preserve"> </w:t>
      </w:r>
      <w:r w:rsidR="00AA46D5">
        <w:fldChar w:fldCharType="begin"/>
      </w:r>
      <w:r w:rsidR="00AA46D5">
        <w:instrText xml:space="preserve"> ADDIN EN.CITE &lt;EndNote&gt;&lt;Cite&gt;&lt;Author&gt;Ma&lt;/Author&gt;&lt;Year&gt;2012&lt;/Year&gt;&lt;RecNum&gt;13&lt;/RecNum&gt;&lt;DisplayText&gt;(Ma et al., 2012)&lt;/DisplayText&gt;&lt;record&gt;&lt;rec-number&gt;13&lt;/rec-number&gt;&lt;foreign-keys&gt;&lt;key app="EN" db-id="w00r059ftd9apge9dacxtwzjpwtfsaxpzd90" timestamp="1694985941"&gt;13&lt;/key&gt;&lt;/foreign-keys&gt;&lt;ref-type name="Journal Article"&gt;17&lt;/ref-type&gt;&lt;contributors&gt;&lt;authors&gt;&lt;author&gt;Ma, K.&lt;/author&gt;&lt;author&gt;Vitek, O.&lt;/author&gt;&lt;author&gt;Nesvizhskii, A. I.&lt;/author&gt;&lt;/authors&gt;&lt;/contributors&gt;&lt;auth-address&gt;Department of Statistics, Purdue University, 250 N. University Street, West Lafayette, Indiana, USA.&lt;/auth-address&gt;&lt;titles&gt;&lt;title&gt;A statistical model-building perspective to identification of MS/MS spectra with PeptideProphet&lt;/title&gt;&lt;secondary-title&gt;BMC Bioinformatics&lt;/secondary-title&gt;&lt;/titles&gt;&lt;periodical&gt;&lt;full-title&gt;BMC Bioinformatics&lt;/full-title&gt;&lt;/periodical&gt;&lt;pages&gt;S1&lt;/pages&gt;&lt;volume&gt;13 Suppl 16&lt;/volume&gt;&lt;edition&gt;2012/11/28&lt;/edition&gt;&lt;keywords&gt;&lt;keyword&gt;Algorithms&lt;/keyword&gt;&lt;keyword&gt;Humans&lt;/keyword&gt;&lt;keyword&gt;*Models, Statistical&lt;/keyword&gt;&lt;keyword&gt;Peptides/*chemistry&lt;/keyword&gt;&lt;keyword&gt;Proteomics/*statistics &amp;amp; numerical data&lt;/keyword&gt;&lt;keyword&gt;*Software&lt;/keyword&gt;&lt;keyword&gt;Tandem Mass Spectrometry/*statistics &amp;amp; numerical data&lt;/keyword&gt;&lt;/keywords&gt;&lt;dates&gt;&lt;year&gt;2012&lt;/year&gt;&lt;/dates&gt;&lt;isbn&gt;1471-2105 (Electronic)&amp;#xD;1471-2105 (Linking)&lt;/isbn&gt;&lt;accession-num&gt;23176103&lt;/accession-num&gt;&lt;urls&gt;&lt;related-urls&gt;&lt;url&gt;https://www.ncbi.nlm.nih.gov/pubmed/23176103&lt;/url&gt;&lt;/related-urls&gt;&lt;/urls&gt;&lt;custom2&gt;PMC3489532&lt;/custom2&gt;&lt;electronic-resource-num&gt;10.1186/1471-2105-13-S16-S1&lt;/electronic-resource-num&gt;&lt;/record&gt;&lt;/Cite&gt;&lt;/EndNote&gt;</w:instrText>
      </w:r>
      <w:r w:rsidR="00AA46D5">
        <w:fldChar w:fldCharType="separate"/>
      </w:r>
      <w:r w:rsidR="00AA46D5">
        <w:rPr>
          <w:noProof/>
        </w:rPr>
        <w:t>(Ma et al., 2012)</w:t>
      </w:r>
      <w:r w:rsidR="00AA46D5">
        <w:fldChar w:fldCharType="end"/>
      </w:r>
      <w:r w:rsidR="00517F95" w:rsidRPr="00517F95">
        <w:t xml:space="preserve"> </w:t>
      </w:r>
      <w:r w:rsidR="00C92588">
        <w:t>for additional quality control.</w:t>
      </w:r>
      <w:r w:rsidR="00E06D14">
        <w:t xml:space="preserve"> </w:t>
      </w:r>
      <w:r w:rsidR="00C42804">
        <w:t>Q</w:t>
      </w:r>
      <w:r w:rsidR="008B513B">
        <w:t xml:space="preserve">uantitation </w:t>
      </w:r>
      <w:r w:rsidR="00FD05BC">
        <w:t xml:space="preserve">at the level of MS1 </w:t>
      </w:r>
      <w:r w:rsidR="008B513B">
        <w:t xml:space="preserve">was performed </w:t>
      </w:r>
      <w:r w:rsidR="00FD05BC">
        <w:t>with</w:t>
      </w:r>
      <w:r w:rsidR="008B513B">
        <w:t xml:space="preserve"> the “</w:t>
      </w:r>
      <w:r w:rsidR="00C42804">
        <w:t xml:space="preserve">LFQ-MBR; label-free quant </w:t>
      </w:r>
      <w:r w:rsidR="008B513B">
        <w:t xml:space="preserve">match-between-runs” </w:t>
      </w:r>
      <w:r w:rsidR="00C42804">
        <w:t>workflow using default parameters. This allows for</w:t>
      </w:r>
      <w:r w:rsidR="008B513B">
        <w:t xml:space="preserve"> alignment of chromatographic peaks between separate runs. </w:t>
      </w:r>
      <w:r w:rsidR="00C42804">
        <w:t xml:space="preserve">Methionine oxidation and N-terminal acetylation were set as variable modifications. </w:t>
      </w:r>
      <w:r w:rsidR="00FD05BC">
        <w:t xml:space="preserve">MaxLFQ with a minimum of two </w:t>
      </w:r>
      <w:r w:rsidR="00A96714">
        <w:t xml:space="preserve">ions was implemented and normalization </w:t>
      </w:r>
      <w:r w:rsidR="00C42804">
        <w:t xml:space="preserve">of intensity across runs </w:t>
      </w:r>
      <w:r w:rsidR="00A96714">
        <w:t>was selected</w:t>
      </w:r>
      <w:r w:rsidR="00517F95" w:rsidRPr="00517F95">
        <w:t xml:space="preserve"> </w:t>
      </w:r>
      <w:r w:rsidR="00AA46D5">
        <w:fldChar w:fldCharType="begin">
          <w:fldData xml:space="preserve">PEVuZE5vdGU+PENpdGU+PEF1dGhvcj5ZdTwvQXV0aG9yPjxZZWFyPjIwMjE8L1llYXI+PFJlY051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</w:fldData>
        </w:fldChar>
      </w:r>
      <w:r w:rsidR="00AA46D5">
        <w:instrText xml:space="preserve"> ADDIN EN.CITE </w:instrText>
      </w:r>
      <w:r w:rsidR="00AA46D5">
        <w:fldChar w:fldCharType="begin">
          <w:fldData xml:space="preserve">PEVuZE5vdGU+PENpdGU+PEF1dGhvcj5ZdTwvQXV0aG9yPjxZZWFyPjIwMjE8L1llYXI+PFJlY051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</w:fldData>
        </w:fldChar>
      </w:r>
      <w:r w:rsidR="00AA46D5">
        <w:instrText xml:space="preserve"> ADDIN EN.CITE.DATA </w:instrText>
      </w:r>
      <w:r w:rsidR="00AA46D5">
        <w:fldChar w:fldCharType="end"/>
      </w:r>
      <w:r w:rsidR="00AA46D5">
        <w:fldChar w:fldCharType="separate"/>
      </w:r>
      <w:r w:rsidR="00AA46D5">
        <w:rPr>
          <w:noProof/>
        </w:rPr>
        <w:t>(Yu et al., 2021)</w:t>
      </w:r>
      <w:r w:rsidR="00AA46D5">
        <w:fldChar w:fldCharType="end"/>
      </w:r>
      <w:r w:rsidR="00A96714">
        <w:t>.</w:t>
      </w:r>
      <w:r w:rsidR="008B513B">
        <w:t xml:space="preserve"> </w:t>
      </w:r>
      <w:r w:rsidR="00517F95">
        <w:t>P</w:t>
      </w:r>
      <w:r w:rsidR="00A96714">
        <w:t>roteome database</w:t>
      </w:r>
      <w:r w:rsidR="00517F95">
        <w:t>s</w:t>
      </w:r>
      <w:r w:rsidR="00A96714">
        <w:t xml:space="preserve"> </w:t>
      </w:r>
      <w:r w:rsidR="00517F95">
        <w:t>are available upon request</w:t>
      </w:r>
      <w:r w:rsidR="00A96714">
        <w:t xml:space="preserve">. </w:t>
      </w:r>
      <w:r w:rsidR="00517F95">
        <w:t xml:space="preserve">Databases were </w:t>
      </w:r>
      <w:r w:rsidR="002C1C61">
        <w:t xml:space="preserve">translations of </w:t>
      </w:r>
      <w:r w:rsidR="00517F95">
        <w:t>de novo assembl</w:t>
      </w:r>
      <w:r w:rsidR="002C1C61">
        <w:t>ed</w:t>
      </w:r>
      <w:r w:rsidR="00517F95">
        <w:t xml:space="preserve"> pan-tissue RNA libraries constructed </w:t>
      </w:r>
      <w:r w:rsidR="002C1C61">
        <w:t>with</w:t>
      </w:r>
      <w:r w:rsidR="00517F95">
        <w:t xml:space="preserve"> the Trinity pipeline</w:t>
      </w:r>
      <w:r w:rsidR="00B13873">
        <w:t xml:space="preserve"> </w:t>
      </w:r>
      <w:r w:rsidR="00AA46D5">
        <w:fldChar w:fldCharType="begin">
          <w:fldData xml:space="preserve">PEVuZE5vdGU+PENpdGU+PEF1dGhvcj5HcmFiaGVycjwvQXV0aG9yPjxZZWFyPjIwMTE8L1llYXI+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==
</w:fldData>
        </w:fldChar>
      </w:r>
      <w:r w:rsidR="00AA46D5">
        <w:instrText xml:space="preserve"> ADDIN EN.CITE </w:instrText>
      </w:r>
      <w:r w:rsidR="00AA46D5">
        <w:fldChar w:fldCharType="begin">
          <w:fldData xml:space="preserve">PEVuZE5vdGU+PENpdGU+PEF1dGhvcj5HcmFiaGVycjwvQXV0aG9yPjxZZWFyPjIwMTE8L1llYXI+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==
</w:fldData>
        </w:fldChar>
      </w:r>
      <w:r w:rsidR="00AA46D5">
        <w:instrText xml:space="preserve"> ADDIN EN.CITE.DATA </w:instrText>
      </w:r>
      <w:r w:rsidR="00AA46D5">
        <w:fldChar w:fldCharType="end"/>
      </w:r>
      <w:r w:rsidR="00AA46D5">
        <w:fldChar w:fldCharType="separate"/>
      </w:r>
      <w:r w:rsidR="00AA46D5">
        <w:rPr>
          <w:noProof/>
        </w:rPr>
        <w:t>(Grabherr et al., 2011; Haas et al., 2013)</w:t>
      </w:r>
      <w:r w:rsidR="00AA46D5">
        <w:fldChar w:fldCharType="end"/>
      </w:r>
      <w:r w:rsidR="00517F95">
        <w:t xml:space="preserve">. </w:t>
      </w:r>
      <w:r w:rsidR="00C47907">
        <w:t xml:space="preserve">Most of the Trinity-derived libraries used were published in Yu et al. </w:t>
      </w:r>
      <w:r w:rsidR="00C47907">
        <w:fldChar w:fldCharType="begin">
          <w:fldData xml:space="preserve">PEVuZE5vdGU+PENpdGU+PEF1dGhvcj5ZdTwvQXV0aG9yPjxZZWFyPjIwMjA8L1llYXI+PFJlY051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</w:fldData>
        </w:fldChar>
      </w:r>
      <w:r w:rsidR="00C47907">
        <w:instrText xml:space="preserve"> ADDIN EN.CITE </w:instrText>
      </w:r>
      <w:r w:rsidR="00C47907">
        <w:fldChar w:fldCharType="begin">
          <w:fldData xml:space="preserve">PEVuZE5vdGU+PENpdGU+PEF1dGhvcj5ZdTwvQXV0aG9yPjxZZWFyPjIwMjA8L1llYXI+PFJlY051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</w:fldData>
        </w:fldChar>
      </w:r>
      <w:r w:rsidR="00C47907">
        <w:instrText xml:space="preserve"> ADDIN EN.CITE.DATA </w:instrText>
      </w:r>
      <w:r w:rsidR="00C47907">
        <w:fldChar w:fldCharType="end"/>
      </w:r>
      <w:r w:rsidR="00C47907">
        <w:fldChar w:fldCharType="separate"/>
      </w:r>
      <w:r w:rsidR="00C47907">
        <w:rPr>
          <w:noProof/>
        </w:rPr>
        <w:t>(Yu et al., 2020)</w:t>
      </w:r>
      <w:r w:rsidR="00C47907">
        <w:fldChar w:fldCharType="end"/>
      </w:r>
      <w:r w:rsidR="00C47907">
        <w:t xml:space="preserve"> and newer ones will be made available. </w:t>
      </w:r>
      <w:r w:rsidR="00517F95">
        <w:t xml:space="preserve">When possible, publicly available </w:t>
      </w:r>
      <w:r w:rsidR="00B13873">
        <w:t xml:space="preserve">proteome </w:t>
      </w:r>
      <w:r w:rsidR="00517F95">
        <w:t xml:space="preserve">databases were also used for comparison. </w:t>
      </w:r>
      <w:r w:rsidR="008B513B">
        <w:t>Search and refinement iterations converged in their stringency to keep the FDR below 1% for all peptide</w:t>
      </w:r>
      <w:r w:rsidR="00A96714">
        <w:t xml:space="preserve"> assignments</w:t>
      </w:r>
      <w:r w:rsidR="008B513B">
        <w:t xml:space="preserve">. CiRT peptides </w:t>
      </w:r>
      <w:r w:rsidR="00C40109">
        <w:fldChar w:fldCharType="begin">
          <w:fldData xml:space="preserve">PEVuZE5vdGU+PENpdGU+PEF1dGhvcj5Fc2NoZXI8L0F1dGhvcj48WWVhcj4yMDEyPC9ZZWFyPjxS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</w:fldData>
        </w:fldChar>
      </w:r>
      <w:r w:rsidR="00C40109">
        <w:instrText xml:space="preserve"> ADDIN EN.CITE </w:instrText>
      </w:r>
      <w:r w:rsidR="00C40109">
        <w:fldChar w:fldCharType="begin">
          <w:fldData xml:space="preserve">PEVuZE5vdGU+PENpdGU+PEF1dGhvcj5Fc2NoZXI8L0F1dGhvcj48WWVhcj4yMDEyPC9ZZWFyPjxS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</w:fldData>
        </w:fldChar>
      </w:r>
      <w:r w:rsidR="00C40109">
        <w:instrText xml:space="preserve"> ADDIN EN.CITE.DATA </w:instrText>
      </w:r>
      <w:r w:rsidR="00C40109">
        <w:fldChar w:fldCharType="end"/>
      </w:r>
      <w:r w:rsidR="00C40109">
        <w:fldChar w:fldCharType="separate"/>
      </w:r>
      <w:r w:rsidR="00C40109">
        <w:rPr>
          <w:noProof/>
        </w:rPr>
        <w:t>(Escher et al., 2012)</w:t>
      </w:r>
      <w:r w:rsidR="00C40109">
        <w:fldChar w:fldCharType="end"/>
      </w:r>
      <w:r w:rsidR="00C40109">
        <w:t xml:space="preserve"> </w:t>
      </w:r>
      <w:r w:rsidR="008B513B">
        <w:t xml:space="preserve">were also </w:t>
      </w:r>
      <w:r w:rsidR="00B80CBC">
        <w:t xml:space="preserve">included </w:t>
      </w:r>
      <w:r w:rsidR="002C1C61">
        <w:t xml:space="preserve">since they were spiked into all samples and </w:t>
      </w:r>
      <w:r w:rsidR="00B80CBC">
        <w:t>to enable an assessment of</w:t>
      </w:r>
      <w:r w:rsidR="008B513B">
        <w:t xml:space="preserve"> consistency of retention times (RTs) </w:t>
      </w:r>
      <w:r w:rsidR="00B80CBC">
        <w:t xml:space="preserve">and peak alignments </w:t>
      </w:r>
      <w:r w:rsidR="008B513B">
        <w:t xml:space="preserve">between runs. </w:t>
      </w:r>
      <w:r w:rsidR="002C1C61">
        <w:t>Species-specific proteins were converted to their n</w:t>
      </w:r>
      <w:r w:rsidR="0012255D" w:rsidRPr="0012255D">
        <w:t>earest human homologs determined by BLAST as previously described</w:t>
      </w:r>
      <w:r w:rsidR="00B80CBC">
        <w:t xml:space="preserve"> </w:t>
      </w:r>
      <w:r w:rsidR="00B80CBC">
        <w:fldChar w:fldCharType="begin">
          <w:fldData xml:space="preserve">PEVuZE5vdGU+PENpdGU+PEF1dGhvcj5MdTwvQXV0aG9yPjxZZWFyPjIwMjI8L1llYXI+PFJlY051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</w:fldData>
        </w:fldChar>
      </w:r>
      <w:r w:rsidR="005A24B6">
        <w:instrText xml:space="preserve"> ADDIN EN.CITE </w:instrText>
      </w:r>
      <w:r w:rsidR="005A24B6">
        <w:fldChar w:fldCharType="begin">
          <w:fldData xml:space="preserve">PEVuZE5vdGU+PENpdGU+PEF1dGhvcj5MdTwvQXV0aG9yPjxZZWFyPjIwMjI8L1llYXI+PFJlY051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</w:fldData>
        </w:fldChar>
      </w:r>
      <w:r w:rsidR="005A24B6">
        <w:instrText xml:space="preserve"> ADDIN EN.CITE.DATA </w:instrText>
      </w:r>
      <w:r w:rsidR="005A24B6">
        <w:fldChar w:fldCharType="end"/>
      </w:r>
      <w:r w:rsidR="00B80CBC">
        <w:fldChar w:fldCharType="separate"/>
      </w:r>
      <w:r w:rsidR="005A24B6">
        <w:rPr>
          <w:noProof/>
        </w:rPr>
        <w:t>(Lu</w:t>
      </w:r>
      <w:r w:rsidR="005A24B6" w:rsidRPr="005A24B6">
        <w:rPr>
          <w:i/>
          <w:noProof/>
        </w:rPr>
        <w:t xml:space="preserve"> et al.</w:t>
      </w:r>
      <w:r w:rsidR="005A24B6">
        <w:rPr>
          <w:noProof/>
        </w:rPr>
        <w:t>, 2022)</w:t>
      </w:r>
      <w:r w:rsidR="00B80CBC">
        <w:fldChar w:fldCharType="end"/>
      </w:r>
      <w:r w:rsidR="0012255D" w:rsidRPr="0012255D">
        <w:t xml:space="preserve"> ) </w:t>
      </w:r>
      <w:r w:rsidR="002C1C61">
        <w:t xml:space="preserve">and </w:t>
      </w:r>
      <w:r w:rsidR="0012255D" w:rsidRPr="0012255D">
        <w:t>added to the protein-level quant output file (from MSFragger)</w:t>
      </w:r>
      <w:r w:rsidR="007A7174">
        <w:t xml:space="preserve"> using Excel</w:t>
      </w:r>
      <w:r w:rsidR="002C1C61">
        <w:t xml:space="preserve">. </w:t>
      </w:r>
      <w:r w:rsidR="007A7174">
        <w:t>Subsequently, h</w:t>
      </w:r>
      <w:r w:rsidR="0012255D" w:rsidRPr="0012255D">
        <w:t>uman annotation</w:t>
      </w:r>
      <w:r w:rsidR="002C1C61">
        <w:t>s</w:t>
      </w:r>
      <w:r w:rsidR="0012255D" w:rsidRPr="0012255D">
        <w:t xml:space="preserve"> </w:t>
      </w:r>
      <w:r w:rsidR="002C1C61">
        <w:t>were</w:t>
      </w:r>
      <w:r w:rsidR="0012255D" w:rsidRPr="0012255D">
        <w:t xml:space="preserve"> employed for cross-species comparisons. </w:t>
      </w:r>
      <w:r w:rsidR="008B513B">
        <w:t>Microsoft Excel</w:t>
      </w:r>
      <w:r w:rsidR="00517F95">
        <w:t>, R/R studio</w:t>
      </w:r>
      <w:r w:rsidR="00D44303">
        <w:t xml:space="preserve"> </w:t>
      </w:r>
      <w:r w:rsidR="00D44303">
        <w:fldChar w:fldCharType="begin"/>
      </w:r>
      <w:r w:rsidR="00D44303">
        <w:instrText xml:space="preserve"> ADDIN EN.CITE &lt;EndNote&gt;&lt;Cite&gt;&lt;Author&gt;RCoreTeam&lt;/Author&gt;&lt;Year&gt;2021&lt;/Year&gt;&lt;RecNum&gt;30&lt;/RecNum&gt;&lt;DisplayText&gt;(RCoreTeam, 2021)&lt;/DisplayText&gt;&lt;record&gt;&lt;rec-number&gt;30&lt;/rec-number&gt;&lt;foreign-keys&gt;&lt;key app="EN" db-id="w00r059ftd9apge9dacxtwzjpwtfsaxpzd90" timestamp="1703262698"&gt;30&lt;/key&gt;&lt;/foreign-keys&gt;&lt;ref-type name="Generic"&gt;13&lt;/ref-type&gt;&lt;contributors&gt;&lt;authors&gt;&lt;author&gt;RCoreTeam&lt;/author&gt;&lt;/authors&gt;&lt;/contributors&gt;&lt;titles&gt;&lt;title&gt;R: A language and environment for statistical computing&lt;/title&gt;&lt;/titles&gt;&lt;dates&gt;&lt;year&gt;2021&lt;/year&gt;&lt;/dates&gt;&lt;urls&gt;&lt;/urls&gt;&lt;/record&gt;&lt;/Cite&gt;&lt;/EndNote&gt;</w:instrText>
      </w:r>
      <w:r w:rsidR="00D44303">
        <w:fldChar w:fldCharType="separate"/>
      </w:r>
      <w:r w:rsidR="00D44303">
        <w:rPr>
          <w:noProof/>
        </w:rPr>
        <w:t>(RCoreTeam, 2021)</w:t>
      </w:r>
      <w:r w:rsidR="00D44303">
        <w:fldChar w:fldCharType="end"/>
      </w:r>
      <w:r w:rsidR="00517F95">
        <w:t xml:space="preserve">, and Perseus </w:t>
      </w:r>
      <w:r w:rsidR="00D44303">
        <w:fldChar w:fldCharType="begin">
          <w:fldData xml:space="preserve">PEVuZE5vdGU+PENpdGU+PEF1dGhvcj5UeWFub3ZhPC9BdXRob3I+PFllYXI+MjAxNjwvWWVhcj48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</w:fldData>
        </w:fldChar>
      </w:r>
      <w:r w:rsidR="00D44303">
        <w:instrText xml:space="preserve"> ADDIN EN.CITE </w:instrText>
      </w:r>
      <w:r w:rsidR="00D44303">
        <w:fldChar w:fldCharType="begin">
          <w:fldData xml:space="preserve">PEVuZE5vdGU+PENpdGU+PEF1dGhvcj5UeWFub3ZhPC9BdXRob3I+PFllYXI+MjAxNjwvWWVhcj48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</w:fldData>
        </w:fldChar>
      </w:r>
      <w:r w:rsidR="00D44303">
        <w:instrText xml:space="preserve"> ADDIN EN.CITE.DATA </w:instrText>
      </w:r>
      <w:r w:rsidR="00D44303">
        <w:fldChar w:fldCharType="end"/>
      </w:r>
      <w:r w:rsidR="00D44303">
        <w:fldChar w:fldCharType="separate"/>
      </w:r>
      <w:r w:rsidR="00D44303">
        <w:rPr>
          <w:noProof/>
        </w:rPr>
        <w:t>(Tyanova et al., 2016)</w:t>
      </w:r>
      <w:r w:rsidR="00D44303">
        <w:fldChar w:fldCharType="end"/>
      </w:r>
      <w:r w:rsidR="00D44303" w:rsidRPr="00D44303">
        <w:t xml:space="preserve"> </w:t>
      </w:r>
      <w:r w:rsidR="008B513B">
        <w:t>w</w:t>
      </w:r>
      <w:r w:rsidR="00B13873">
        <w:t>ere</w:t>
      </w:r>
      <w:r w:rsidR="008B513B">
        <w:t xml:space="preserve"> used for </w:t>
      </w:r>
      <w:r w:rsidR="006F6CD6">
        <w:t>downstream</w:t>
      </w:r>
      <w:r w:rsidR="008B513B">
        <w:t xml:space="preserve"> processing</w:t>
      </w:r>
      <w:r w:rsidR="00517F95">
        <w:t xml:space="preserve"> </w:t>
      </w:r>
      <w:r w:rsidR="006F6CD6">
        <w:t>and</w:t>
      </w:r>
      <w:r w:rsidR="00517F95">
        <w:t xml:space="preserve"> </w:t>
      </w:r>
      <w:r w:rsidR="00D44303">
        <w:t xml:space="preserve">statistical </w:t>
      </w:r>
      <w:r w:rsidR="00517F95">
        <w:t>analyses</w:t>
      </w:r>
      <w:r w:rsidR="008B513B">
        <w:t xml:space="preserve"> of the output results files</w:t>
      </w:r>
      <w:r w:rsidR="00D44303">
        <w:t>/matrices</w:t>
      </w:r>
      <w:r w:rsidR="008B513B">
        <w:t xml:space="preserve"> from MSFragger.</w:t>
      </w:r>
      <w:r w:rsidR="00517F95">
        <w:t xml:space="preserve"> </w:t>
      </w:r>
      <w:r w:rsidR="00BA585A">
        <w:t>P</w:t>
      </w:r>
      <w:r w:rsidR="00BA585A" w:rsidRPr="00B904BC">
        <w:t xml:space="preserve">roteins detected in </w:t>
      </w:r>
      <w:r w:rsidR="00BA585A">
        <w:t>fewer</w:t>
      </w:r>
      <w:r w:rsidR="00BA585A" w:rsidRPr="00B904BC">
        <w:t xml:space="preserve"> than 15 samples</w:t>
      </w:r>
      <w:r w:rsidR="00BA585A">
        <w:t xml:space="preserve"> were excluded. </w:t>
      </w:r>
      <w:r w:rsidR="006B4A2A">
        <w:t>Hierarchical clustering (based on Euclidean distance or Spearman Correlation) and Principal Component Analysis (PCA) are used to indicate agreement between biological replicates and distance between species. Reproducibility is also assessed by the coefficient of variation (</w:t>
      </w:r>
      <w:r w:rsidR="006B4A2A" w:rsidRPr="005D50AC">
        <w:t>standard deviation divided by</w:t>
      </w:r>
      <w:r w:rsidR="006B4A2A">
        <w:t xml:space="preserve"> the</w:t>
      </w:r>
      <w:r w:rsidR="006B4A2A" w:rsidRPr="005D50AC">
        <w:t xml:space="preserve"> mean</w:t>
      </w:r>
      <w:r w:rsidR="006B4A2A">
        <w:t xml:space="preserve">) of each protein of each biological replicate. </w:t>
      </w:r>
      <w:r w:rsidR="00BA585A">
        <w:t xml:space="preserve">Given that body mass </w:t>
      </w:r>
      <w:r w:rsidR="006B4A2A">
        <w:t>(BM)</w:t>
      </w:r>
      <w:r w:rsidR="006B4A2A" w:rsidRPr="00BA585A">
        <w:t xml:space="preserve"> </w:t>
      </w:r>
      <w:r w:rsidR="006B4A2A">
        <w:t xml:space="preserve">correlates closely with MLS </w:t>
      </w:r>
      <w:r w:rsidR="006B4A2A">
        <w:fldChar w:fldCharType="begin"/>
      </w:r>
      <w:r w:rsidR="005F0DF0">
        <w:instrText xml:space="preserve"> ADDIN EN.CITE &lt;EndNote&gt;&lt;Cite&gt;&lt;Author&gt;de Magalhaes&lt;/Author&gt;&lt;Year&gt;2007&lt;/Year&gt;&lt;RecNum&gt;197&lt;/RecNum&gt;&lt;DisplayText&gt;(de Magalhaes et al., 2007)&lt;/DisplayText&gt;&lt;record&gt;&lt;rec-number&gt;197&lt;/rec-number&gt;&lt;foreign-keys&gt;&lt;key app="EN" db-id="aa0vzz2w4tvpa8e0x04vrp9pxestvxexzav2" timestamp="1705033967"&gt;197&lt;/key&gt;&lt;/foreign-keys&gt;&lt;ref-type name="Journal Article"&gt;17&lt;/ref-type&gt;&lt;contributors&gt;&lt;authors&gt;&lt;author&gt;de Magalhaes, J. P.&lt;/author&gt;&lt;author&gt;Costa, J.&lt;/author&gt;&lt;author&gt;Church, G. M.&lt;/author&gt;&lt;/authors&gt;&lt;/contributors&gt;&lt;auth-address&gt;Department of Genetics, Harvard Medical School, Boston, MA 02115, USA. jp@senescence.info&lt;/auth-address&gt;&lt;titles&gt;&lt;title&gt;An analysis of the relationship between metabolism, developmental schedules, and longevity using phylogenetic independent contrasts&lt;/title&gt;&lt;secondary-title&gt;J Gerontol A Biol Sci Med Sci&lt;/secondary-title&gt;&lt;/titles&gt;&lt;periodical&gt;&lt;full-title&gt;J Gerontol A Biol Sci Med Sci&lt;/full-title&gt;&lt;/periodical&gt;&lt;pages&gt;149-60&lt;/pages&gt;&lt;volume&gt;62&lt;/volume&gt;&lt;number&gt;2&lt;/number&gt;&lt;keywords&gt;&lt;keyword&gt;Age Factors&lt;/keyword&gt;&lt;keyword&gt;*Aging&lt;/keyword&gt;&lt;keyword&gt;Algorithms&lt;/keyword&gt;&lt;keyword&gt;Animals&lt;/keyword&gt;&lt;keyword&gt;Basal Metabolism/genetics&lt;/keyword&gt;&lt;keyword&gt;*Body Size&lt;/keyword&gt;&lt;keyword&gt;Energy Intake&lt;/keyword&gt;&lt;keyword&gt;Humans&lt;/keyword&gt;&lt;keyword&gt;Longevity/*genetics&lt;/keyword&gt;&lt;keyword&gt;Phylogeny&lt;/keyword&gt;&lt;keyword&gt;Species Specificity&lt;/keyword&gt;&lt;keyword&gt;Time Factors&lt;/keyword&gt;&lt;keyword&gt;Vertebrates/genetics/*metabolism&lt;/keyword&gt;&lt;/keywords&gt;&lt;dates&gt;&lt;year&gt;2007&lt;/year&gt;&lt;pub-dates&gt;&lt;date&gt;Feb&lt;/date&gt;&lt;/pub-dates&gt;&lt;/dates&gt;&lt;isbn&gt;1079-5006 (Print)&amp;#xD;1079-5006 (Linking)&lt;/isbn&gt;&lt;accession-num&gt;17339640&lt;/accession-num&gt;&lt;urls&gt;&lt;related-urls&gt;&lt;url&gt;https://www.ncbi.nlm.nih.gov/pubmed/17339640&lt;/url&gt;&lt;/related-urls&gt;&lt;/urls&gt;&lt;custom2&gt;PMC2288695&lt;/custom2&gt;&lt;electronic-resource-num&gt;10.1093/gerona/62.2.149&lt;/electronic-resource-num&gt;&lt;remote-database-name&gt;Medline&lt;/remote-database-name&gt;&lt;remote-database-provider&gt;NLM&lt;/remote-database-provider&gt;&lt;/record&gt;&lt;/Cite&gt;&lt;/EndNote&gt;</w:instrText>
      </w:r>
      <w:r w:rsidR="006B4A2A">
        <w:fldChar w:fldCharType="separate"/>
      </w:r>
      <w:r w:rsidR="006B4A2A">
        <w:rPr>
          <w:noProof/>
        </w:rPr>
        <w:t>(de Magalhaes et al., 2007)</w:t>
      </w:r>
      <w:r w:rsidR="006B4A2A">
        <w:fldChar w:fldCharType="end"/>
      </w:r>
      <w:r w:rsidR="006B4A2A">
        <w:t xml:space="preserve">, </w:t>
      </w:r>
      <w:r w:rsidR="00BA585A" w:rsidRPr="00BA585A">
        <w:t xml:space="preserve">we built a linear model using BM to predict the MLS and used the residuals as </w:t>
      </w:r>
      <w:r w:rsidR="00BA585A">
        <w:t>BM</w:t>
      </w:r>
      <w:r w:rsidR="00BA585A" w:rsidRPr="00BA585A">
        <w:t>-corrected MLS</w:t>
      </w:r>
      <w:r w:rsidR="006B4A2A">
        <w:t xml:space="preserve"> t</w:t>
      </w:r>
      <w:r w:rsidR="006B4A2A" w:rsidRPr="00BA585A">
        <w:t>o identify protein</w:t>
      </w:r>
      <w:r w:rsidR="006B4A2A">
        <w:t>s</w:t>
      </w:r>
      <w:r w:rsidR="006B4A2A" w:rsidRPr="00BA585A">
        <w:t xml:space="preserve"> associated with MLS independent of BM</w:t>
      </w:r>
      <w:r w:rsidR="00BA585A">
        <w:t xml:space="preserve">. </w:t>
      </w:r>
      <w:r w:rsidR="00807FFE">
        <w:t xml:space="preserve">A log file from </w:t>
      </w:r>
      <w:proofErr w:type="gramStart"/>
      <w:r w:rsidR="00807FFE">
        <w:t>a</w:t>
      </w:r>
      <w:proofErr w:type="gramEnd"/>
      <w:r w:rsidR="00807FFE">
        <w:t xml:space="preserve"> LFQ-MBR workflow is available.</w:t>
      </w:r>
    </w:p>
    <w:p w14:paraId="7201406A" w14:textId="77777777" w:rsidR="00253FE3" w:rsidRDefault="00253FE3"/>
    <w:p w14:paraId="19419826" w14:textId="77777777" w:rsidR="002D58AC" w:rsidRDefault="00ED5B7B">
      <w:r w:rsidRPr="00517F95">
        <w:rPr>
          <w:b/>
          <w:bCs/>
          <w:i/>
          <w:iCs/>
        </w:rPr>
        <w:t>Enrichment and proteomic analysis of Extracellular Vesicles (EVs)</w:t>
      </w:r>
      <w:r w:rsidR="002B1948">
        <w:rPr>
          <w:b/>
          <w:bCs/>
          <w:i/>
          <w:iCs/>
        </w:rPr>
        <w:t xml:space="preserve"> from plasma/serum</w:t>
      </w:r>
      <w:r>
        <w:t>. EVs were enriched from plasma</w:t>
      </w:r>
      <w:r w:rsidR="002B1948">
        <w:t xml:space="preserve"> or serum</w:t>
      </w:r>
      <w:r>
        <w:t xml:space="preserve"> with </w:t>
      </w:r>
      <w:r w:rsidR="004D3957">
        <w:t>MagRe</w:t>
      </w:r>
      <w:r w:rsidR="00362525">
        <w:t>Sy</w:t>
      </w:r>
      <w:r w:rsidR="004D3957">
        <w:t xml:space="preserve">n Strong Anion Exchange (SAX) beads </w:t>
      </w:r>
      <w:r w:rsidR="006A2D8A">
        <w:t>(</w:t>
      </w:r>
      <w:hyperlink r:id="rId14" w:history="1">
        <w:r w:rsidR="006A2D8A" w:rsidRPr="001D20AA">
          <w:rPr>
            <w:rStyle w:val="Hyperlink"/>
          </w:rPr>
          <w:t>https://allumiqs.com/shop/magresyn-sax/</w:t>
        </w:r>
      </w:hyperlink>
      <w:r w:rsidR="006A2D8A">
        <w:t xml:space="preserve">) </w:t>
      </w:r>
      <w:r w:rsidR="004D3957">
        <w:t>using a protocol from the MacCoss lab</w:t>
      </w:r>
      <w:r w:rsidR="00B13873">
        <w:t xml:space="preserve"> </w:t>
      </w:r>
      <w:r w:rsidR="00AA46D5">
        <w:fldChar w:fldCharType="begin">
          <w:fldData xml:space="preserve">PEVuZE5vdGU+PENpdGU+PEF1dGhvcj5IZWlsPC9BdXRob3I+PFllYXI+MjAyMzwvWWVhcj48UmVj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</w:fldData>
        </w:fldChar>
      </w:r>
      <w:r w:rsidR="00AA46D5">
        <w:instrText xml:space="preserve"> ADDIN EN.CITE </w:instrText>
      </w:r>
      <w:r w:rsidR="00AA46D5">
        <w:fldChar w:fldCharType="begin">
          <w:fldData xml:space="preserve">PEVuZE5vdGU+PENpdGU+PEF1dGhvcj5IZWlsPC9BdXRob3I+PFllYXI+MjAyMzwvWWVhcj48UmVj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</w:fldData>
        </w:fldChar>
      </w:r>
      <w:r w:rsidR="00AA46D5">
        <w:instrText xml:space="preserve"> ADDIN EN.CITE.DATA </w:instrText>
      </w:r>
      <w:r w:rsidR="00AA46D5">
        <w:fldChar w:fldCharType="end"/>
      </w:r>
      <w:r w:rsidR="00AA46D5">
        <w:fldChar w:fldCharType="separate"/>
      </w:r>
      <w:r w:rsidR="00AA46D5">
        <w:rPr>
          <w:noProof/>
        </w:rPr>
        <w:t>(Heil et al., 2023)</w:t>
      </w:r>
      <w:r w:rsidR="00AA46D5">
        <w:fldChar w:fldCharType="end"/>
      </w:r>
      <w:r w:rsidR="00EB3364">
        <w:t xml:space="preserve"> with only minor modifications</w:t>
      </w:r>
      <w:r w:rsidR="00B13873">
        <w:t>.</w:t>
      </w:r>
      <w:r w:rsidR="00362525">
        <w:t xml:space="preserve"> A detailed protocol is also available at ReSyn Biosciences</w:t>
      </w:r>
      <w:r w:rsidR="006A2D8A">
        <w:t xml:space="preserve"> </w:t>
      </w:r>
      <w:r w:rsidR="00362525">
        <w:t>(</w:t>
      </w:r>
      <w:r w:rsidR="006A2D8A" w:rsidRPr="006A2D8A">
        <w:t>https://resynbio.com/wp-content/uploads/2023/09/Mag-Net-EV-Manual-Enrichment-Ver4.pdf</w:t>
      </w:r>
      <w:r w:rsidR="00362525">
        <w:t>)</w:t>
      </w:r>
      <w:r w:rsidR="006A2D8A">
        <w:t>.</w:t>
      </w:r>
      <w:r w:rsidR="00EB3364">
        <w:t xml:space="preserve"> </w:t>
      </w:r>
      <w:r w:rsidR="008939DA">
        <w:t>Plasma samples were from our in-house animal colonies or purchased from Innovative Research, Inc. (Novi, MI</w:t>
      </w:r>
      <w:r w:rsidR="006A2D8A">
        <w:t xml:space="preserve">; </w:t>
      </w:r>
      <w:r w:rsidR="006A2D8A" w:rsidRPr="006A2D8A">
        <w:t>https://www.innov-research.com/</w:t>
      </w:r>
      <w:r w:rsidR="008939DA">
        <w:t>) or Lake Immunogenics (Ontario, NY</w:t>
      </w:r>
      <w:r w:rsidR="006A2D8A">
        <w:t>;</w:t>
      </w:r>
      <w:r w:rsidR="006A2D8A" w:rsidRPr="006A2D8A">
        <w:t xml:space="preserve"> https://www.lakeimmunogenics.com/</w:t>
      </w:r>
      <w:r w:rsidR="006A2D8A">
        <w:t>)</w:t>
      </w:r>
      <w:r w:rsidR="008939DA">
        <w:t xml:space="preserve">. For EV enrichment, </w:t>
      </w:r>
      <w:r w:rsidR="00EB3364">
        <w:t>100</w:t>
      </w:r>
      <w:r w:rsidR="00EB3364">
        <w:rPr>
          <w:rFonts w:cstheme="minorHAnsi"/>
        </w:rPr>
        <w:t>µ</w:t>
      </w:r>
      <w:r w:rsidR="00EB3364">
        <w:t>l of each plasma sample (or serum in the case of bowhead whale samples) was mixed with 100</w:t>
      </w:r>
      <w:r w:rsidR="00EB3364">
        <w:rPr>
          <w:rFonts w:cstheme="minorHAnsi"/>
        </w:rPr>
        <w:t>µ</w:t>
      </w:r>
      <w:r w:rsidR="00EB3364">
        <w:t>l of 2x EV binding buffer (100mM Bis Tris Propane pH6.3, 150mM NaCl with cOmplete</w:t>
      </w:r>
      <w:r w:rsidR="00EB3364" w:rsidRPr="00EB3364">
        <w:rPr>
          <w:vertAlign w:val="superscript"/>
        </w:rPr>
        <w:t>TM</w:t>
      </w:r>
      <w:r w:rsidR="00EB3364">
        <w:t xml:space="preserve"> EDTA free protease inhibiter (Roche/Millipore-Sigma) added at 1 tablet /10ml).</w:t>
      </w:r>
      <w:r w:rsidR="008939DA">
        <w:t xml:space="preserve"> Next 50</w:t>
      </w:r>
      <w:r w:rsidR="00362525">
        <w:rPr>
          <w:rFonts w:cstheme="minorHAnsi"/>
        </w:rPr>
        <w:t>µ</w:t>
      </w:r>
      <w:r w:rsidR="008939DA">
        <w:t>l of pre-equilibrated SAX beads were added and mixed by gentle inversion for 30min at 4</w:t>
      </w:r>
      <w:r w:rsidR="006A2D8A">
        <w:rPr>
          <w:rFonts w:cstheme="minorHAnsi"/>
        </w:rPr>
        <w:t>°</w:t>
      </w:r>
      <w:r w:rsidR="008939DA">
        <w:t xml:space="preserve">C to facilitate binding </w:t>
      </w:r>
      <w:r w:rsidR="006A2D8A">
        <w:t>of</w:t>
      </w:r>
      <w:r w:rsidR="008939DA">
        <w:t xml:space="preserve"> the EVs to the beads. Next, samples were pulled down using a magnetic separator and </w:t>
      </w:r>
      <w:r w:rsidR="00362525">
        <w:t>processed</w:t>
      </w:r>
      <w:r w:rsidR="008939DA">
        <w:t xml:space="preserve"> according to the published protocol. After reduction and alkylation, </w:t>
      </w:r>
      <w:r w:rsidR="00362525">
        <w:t xml:space="preserve">proteins were precipitated with 1ml of 95% </w:t>
      </w:r>
      <w:r w:rsidR="006A5943">
        <w:t>A</w:t>
      </w:r>
      <w:r w:rsidR="00362525">
        <w:t xml:space="preserve">CN and gently washed without mixing three additional times with 95% </w:t>
      </w:r>
      <w:r w:rsidR="006A5943">
        <w:t>A</w:t>
      </w:r>
      <w:r w:rsidR="00362525">
        <w:t>CN. Next, samples were washed three times consecutively with 70% EtOH</w:t>
      </w:r>
      <w:r w:rsidR="00407CB0">
        <w:t>. P</w:t>
      </w:r>
      <w:r w:rsidR="008939DA">
        <w:t>eptides were digested with 6</w:t>
      </w:r>
      <w:r w:rsidR="00022856">
        <w:rPr>
          <w:rFonts w:cstheme="minorHAnsi"/>
        </w:rPr>
        <w:t>µ</w:t>
      </w:r>
      <w:r w:rsidR="008939DA">
        <w:t>g of</w:t>
      </w:r>
      <w:r w:rsidR="00022856">
        <w:t xml:space="preserve"> MS-grade</w:t>
      </w:r>
      <w:r w:rsidR="008939DA">
        <w:t xml:space="preserve"> trypsin</w:t>
      </w:r>
      <w:r w:rsidR="00022856">
        <w:t xml:space="preserve"> (Thermo)</w:t>
      </w:r>
      <w:r w:rsidR="008939DA">
        <w:t xml:space="preserve"> in 200</w:t>
      </w:r>
      <w:r w:rsidR="00362525">
        <w:rPr>
          <w:rFonts w:cstheme="minorHAnsi"/>
        </w:rPr>
        <w:t>µ</w:t>
      </w:r>
      <w:r w:rsidR="008939DA">
        <w:t xml:space="preserve">l of 50mM TEAB </w:t>
      </w:r>
      <w:r w:rsidR="00362525">
        <w:t>overnight</w:t>
      </w:r>
      <w:r w:rsidR="008939DA">
        <w:t xml:space="preserve"> at 37</w:t>
      </w:r>
      <w:r w:rsidR="00362525">
        <w:rPr>
          <w:rFonts w:cstheme="minorHAnsi"/>
        </w:rPr>
        <w:t>°</w:t>
      </w:r>
      <w:r w:rsidR="008939DA">
        <w:t>C.</w:t>
      </w:r>
      <w:r w:rsidR="00B13873">
        <w:t xml:space="preserve"> </w:t>
      </w:r>
      <w:r w:rsidR="00022856">
        <w:t>Digestions were quenched by adding formic acid (FA) to 0.5% final. After separation of free peptides in solution from the beads using the magnet, the beads were washed with an additional 250</w:t>
      </w:r>
      <w:r w:rsidR="00022856">
        <w:rPr>
          <w:rFonts w:cstheme="minorHAnsi"/>
        </w:rPr>
        <w:t>µ</w:t>
      </w:r>
      <w:r w:rsidR="00022856">
        <w:t xml:space="preserve">l of 50mM TEAB. Next, the peptide supernatants were pooled, frozen by placing in dry ice and </w:t>
      </w:r>
      <w:r w:rsidR="006A5943">
        <w:t>solvent was evaporated</w:t>
      </w:r>
      <w:r w:rsidR="00022856">
        <w:t xml:space="preserve"> using a using a </w:t>
      </w:r>
      <w:r w:rsidR="006A5943">
        <w:t>Speedvac</w:t>
      </w:r>
      <w:r w:rsidR="00022856">
        <w:t xml:space="preserve"> (LabConco). Peptides were resuspended in 100</w:t>
      </w:r>
      <w:r w:rsidR="005E74E4">
        <w:rPr>
          <w:rFonts w:cstheme="minorHAnsi"/>
        </w:rPr>
        <w:t>µ</w:t>
      </w:r>
      <w:r w:rsidR="00022856">
        <w:t xml:space="preserve">l of MS-grade water and quantified using the </w:t>
      </w:r>
      <w:r w:rsidR="00022856" w:rsidRPr="002D2771">
        <w:t>Pierce Quantitative Fluorometric Peptide Assay</w:t>
      </w:r>
      <w:r w:rsidR="00022856">
        <w:t xml:space="preserve"> (Thermo). Prior to injection, </w:t>
      </w:r>
      <w:r w:rsidR="009E6D55">
        <w:t>samples</w:t>
      </w:r>
      <w:r w:rsidR="00022856">
        <w:t xml:space="preserve"> w</w:t>
      </w:r>
      <w:r w:rsidR="009E6D55">
        <w:t>ere</w:t>
      </w:r>
      <w:r w:rsidR="00022856">
        <w:t xml:space="preserve"> adjusted to 5% </w:t>
      </w:r>
      <w:r w:rsidR="006A5943">
        <w:t>A</w:t>
      </w:r>
      <w:r w:rsidR="00022856">
        <w:t>CN; 0.2% FA</w:t>
      </w:r>
      <w:r w:rsidR="009E6D55">
        <w:t xml:space="preserve">. </w:t>
      </w:r>
      <w:r w:rsidR="009E6D55" w:rsidRPr="00BD79E0">
        <w:t>Common internal Retention Time standards (CiRT)</w:t>
      </w:r>
      <w:r w:rsidR="009E6D55">
        <w:t xml:space="preserve"> peptide mix </w:t>
      </w:r>
      <w:r w:rsidR="00AF01EE">
        <w:fldChar w:fldCharType="begin">
          <w:fldData xml:space="preserve">PEVuZE5vdGU+PENpdGU+PEF1dGhvcj5Fc2NoZXI8L0F1dGhvcj48WWVhcj4yMDEyPC9ZZWFyPjxS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</w:fldData>
        </w:fldChar>
      </w:r>
      <w:r w:rsidR="00C40109">
        <w:instrText xml:space="preserve"> ADDIN EN.CITE </w:instrText>
      </w:r>
      <w:r w:rsidR="00C40109">
        <w:fldChar w:fldCharType="begin">
          <w:fldData xml:space="preserve">PEVuZE5vdGU+PENpdGU+PEF1dGhvcj5Fc2NoZXI8L0F1dGhvcj48WWVhcj4yMDEyPC9ZZWFyPjxS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</w:fldData>
        </w:fldChar>
      </w:r>
      <w:r w:rsidR="00C40109">
        <w:instrText xml:space="preserve"> ADDIN EN.CITE.DATA </w:instrText>
      </w:r>
      <w:r w:rsidR="00C40109">
        <w:fldChar w:fldCharType="end"/>
      </w:r>
      <w:r w:rsidR="00AF01EE">
        <w:fldChar w:fldCharType="separate"/>
      </w:r>
      <w:r w:rsidR="00C40109">
        <w:rPr>
          <w:noProof/>
        </w:rPr>
        <w:t>(Escher</w:t>
      </w:r>
      <w:r w:rsidR="00C40109" w:rsidRPr="00C40109">
        <w:rPr>
          <w:i/>
          <w:noProof/>
        </w:rPr>
        <w:t xml:space="preserve"> et al.</w:t>
      </w:r>
      <w:r w:rsidR="00C40109">
        <w:rPr>
          <w:noProof/>
        </w:rPr>
        <w:t>, 2012)</w:t>
      </w:r>
      <w:r w:rsidR="00AF01EE">
        <w:fldChar w:fldCharType="end"/>
      </w:r>
      <w:r w:rsidR="00AF01EE" w:rsidRPr="00AF01EE">
        <w:t xml:space="preserve"> </w:t>
      </w:r>
      <w:r w:rsidR="009E6D55">
        <w:t>was added (50fmol/2ug) and 2</w:t>
      </w:r>
      <w:r w:rsidR="005E74E4">
        <w:rPr>
          <w:rFonts w:cstheme="minorHAnsi"/>
        </w:rPr>
        <w:t>µ</w:t>
      </w:r>
      <w:r w:rsidR="009E6D55">
        <w:t>g of tryptic peptides</w:t>
      </w:r>
      <w:r w:rsidR="00E57415">
        <w:t xml:space="preserve"> (in 4</w:t>
      </w:r>
      <w:r w:rsidR="00E57415">
        <w:rPr>
          <w:rFonts w:cstheme="minorHAnsi"/>
        </w:rPr>
        <w:t>µ</w:t>
      </w:r>
      <w:r w:rsidR="00E57415">
        <w:t>L)</w:t>
      </w:r>
      <w:r w:rsidR="009E6D55">
        <w:t xml:space="preserve"> were </w:t>
      </w:r>
      <w:r w:rsidR="00E57415">
        <w:t>injected/</w:t>
      </w:r>
      <w:r w:rsidR="009E6D55">
        <w:t xml:space="preserve">analyzed by mass spectrometry (MS) on a Orbitrap Tribrid Fusion Lumos instrument </w:t>
      </w:r>
      <w:r w:rsidR="00AF01EE">
        <w:t xml:space="preserve">or Astral </w:t>
      </w:r>
      <w:r w:rsidR="009E6D55">
        <w:t xml:space="preserve">(Thermo) equipped with an </w:t>
      </w:r>
      <w:r w:rsidR="009E6D55" w:rsidRPr="00CB4842">
        <w:t>EASY-Spray HPLC Column</w:t>
      </w:r>
      <w:r w:rsidR="009E6D55">
        <w:t xml:space="preserve"> (</w:t>
      </w:r>
      <w:r w:rsidR="009E6D55" w:rsidRPr="00CB4842">
        <w:t>500mm x 75um 2um 100A P/N ES803A, Nano-Trap Pep Map C18 100A</w:t>
      </w:r>
      <w:r w:rsidR="009E6D55">
        <w:t xml:space="preserve">; Thermo). Samples were run in DIA mode. </w:t>
      </w:r>
    </w:p>
    <w:p w14:paraId="4166D479" w14:textId="35BC1B8B" w:rsidR="00DD6659" w:rsidRDefault="006A5943">
      <w:r w:rsidRPr="006A5943">
        <w:rPr>
          <w:b/>
          <w:bCs/>
          <w:i/>
          <w:iCs/>
        </w:rPr>
        <w:t>Computational-</w:t>
      </w:r>
      <w:r>
        <w:t xml:space="preserve"> </w:t>
      </w:r>
      <w:r w:rsidR="009E6D55">
        <w:t>Raw data files were converted to mzML files using ProteoWizard with peak picking set to 1-n, and demultiplexing selected</w:t>
      </w:r>
      <w:r w:rsidR="008D1394">
        <w:t xml:space="preserve"> </w:t>
      </w:r>
      <w:r w:rsidR="00AA46D5">
        <w:fldChar w:fldCharType="begin">
          <w:fldData xml:space="preserve">PEVuZE5vdGU+PENpdGU+PEF1dGhvcj5BZHVzdW1pbGxpPC9BdXRob3I+PFllYXI+MjAxNzwvWWVh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==
</w:fldData>
        </w:fldChar>
      </w:r>
      <w:r w:rsidR="00AA46D5">
        <w:instrText xml:space="preserve"> ADDIN EN.CITE </w:instrText>
      </w:r>
      <w:r w:rsidR="00AA46D5">
        <w:fldChar w:fldCharType="begin">
          <w:fldData xml:space="preserve">PEVuZE5vdGU+PENpdGU+PEF1dGhvcj5BZHVzdW1pbGxpPC9BdXRob3I+PFllYXI+MjAxNzwvWWVh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==
</w:fldData>
        </w:fldChar>
      </w:r>
      <w:r w:rsidR="00AA46D5">
        <w:instrText xml:space="preserve"> ADDIN EN.CITE.DATA </w:instrText>
      </w:r>
      <w:r w:rsidR="00AA46D5">
        <w:fldChar w:fldCharType="end"/>
      </w:r>
      <w:r w:rsidR="00AA46D5">
        <w:fldChar w:fldCharType="separate"/>
      </w:r>
      <w:r w:rsidR="00AA46D5">
        <w:rPr>
          <w:noProof/>
        </w:rPr>
        <w:t>(Adusumilli and Mallick, 2017; Chambers et al., 2012)</w:t>
      </w:r>
      <w:r w:rsidR="00AA46D5">
        <w:fldChar w:fldCharType="end"/>
      </w:r>
      <w:r w:rsidR="009E6D55">
        <w:t xml:space="preserve">. </w:t>
      </w:r>
      <w:r w:rsidR="008D1394">
        <w:t>T</w:t>
      </w:r>
      <w:r w:rsidR="009E6D55">
        <w:t xml:space="preserve">he mzML files </w:t>
      </w:r>
      <w:r w:rsidR="008D1394">
        <w:t xml:space="preserve">were searched using DIANN </w:t>
      </w:r>
      <w:r w:rsidR="00AA46D5">
        <w:fldChar w:fldCharType="begin">
          <w:fldData xml:space="preserve">PEVuZE5vdGU+PENpdGU+PEF1dGhvcj5EZW1pY2hldjwvQXV0aG9yPjxZZWFyPjIwMjA8L1llYXI+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</w:fldData>
        </w:fldChar>
      </w:r>
      <w:r w:rsidR="00AA46D5">
        <w:instrText xml:space="preserve"> ADDIN EN.CITE </w:instrText>
      </w:r>
      <w:r w:rsidR="00AA46D5">
        <w:fldChar w:fldCharType="begin">
          <w:fldData xml:space="preserve">PEVuZE5vdGU+PENpdGU+PEF1dGhvcj5EZW1pY2hldjwvQXV0aG9yPjxZZWFyPjIwMjA8L1llYXI+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</w:fldData>
        </w:fldChar>
      </w:r>
      <w:r w:rsidR="00AA46D5">
        <w:instrText xml:space="preserve"> ADDIN EN.CITE.DATA </w:instrText>
      </w:r>
      <w:r w:rsidR="00AA46D5">
        <w:fldChar w:fldCharType="end"/>
      </w:r>
      <w:r w:rsidR="00AA46D5">
        <w:fldChar w:fldCharType="separate"/>
      </w:r>
      <w:r w:rsidR="00AA46D5">
        <w:rPr>
          <w:noProof/>
        </w:rPr>
        <w:t>(Demichev et al., 2020)</w:t>
      </w:r>
      <w:r w:rsidR="00AA46D5">
        <w:fldChar w:fldCharType="end"/>
      </w:r>
      <w:r w:rsidR="008D1394">
        <w:t xml:space="preserve"> with</w:t>
      </w:r>
      <w:r w:rsidR="009E6D55">
        <w:t xml:space="preserve"> </w:t>
      </w:r>
      <w:r w:rsidR="008D1394">
        <w:t xml:space="preserve">along with FASTA file </w:t>
      </w:r>
      <w:r w:rsidR="009E6D55">
        <w:t xml:space="preserve">databases described </w:t>
      </w:r>
      <w:r w:rsidR="008D1394">
        <w:t>above</w:t>
      </w:r>
      <w:r w:rsidR="009E6D55">
        <w:t xml:space="preserve"> </w:t>
      </w:r>
      <w:r w:rsidR="00AF01EE">
        <w:t xml:space="preserve">for tissue extracts </w:t>
      </w:r>
      <w:r w:rsidR="009E6D55">
        <w:t xml:space="preserve">using library-free search/library generation with deep </w:t>
      </w:r>
      <w:r w:rsidR="00407CB0">
        <w:t>learning-based</w:t>
      </w:r>
      <w:r w:rsidR="009E6D55">
        <w:t xml:space="preserve"> spectra retention </w:t>
      </w:r>
      <w:r w:rsidR="006B42A2">
        <w:t>time (RT</w:t>
      </w:r>
      <w:r w:rsidR="009E6D55">
        <w:t xml:space="preserve">) and IMs prediction </w:t>
      </w:r>
      <w:r w:rsidR="008D1394">
        <w:t xml:space="preserve">criteria </w:t>
      </w:r>
      <w:r w:rsidR="009E6D55">
        <w:t xml:space="preserve">selected.  Mass accuracy was set to 20 and MS1 accuracy set to 5.0, and </w:t>
      </w:r>
      <w:r w:rsidR="00AF01EE">
        <w:t>oxidized methionine (</w:t>
      </w:r>
      <w:r w:rsidR="009E6D55">
        <w:t>Ox(M)</w:t>
      </w:r>
      <w:r w:rsidR="00AF01EE">
        <w:t>)</w:t>
      </w:r>
      <w:r w:rsidR="009E6D55">
        <w:t xml:space="preserve"> was also selected. </w:t>
      </w:r>
      <w:bookmarkStart w:id="0" w:name="_Hlk155362112"/>
      <w:r w:rsidR="004A1ECE">
        <w:t>Nearest human homologs for each species</w:t>
      </w:r>
      <w:r w:rsidR="0012255D">
        <w:t>’</w:t>
      </w:r>
      <w:r w:rsidR="004A1ECE">
        <w:t xml:space="preserve"> protein</w:t>
      </w:r>
      <w:r w:rsidR="00725604">
        <w:t xml:space="preserve"> (determined by BLAST as previously described</w:t>
      </w:r>
      <w:r w:rsidR="004A1ECE">
        <w:t xml:space="preserve"> </w:t>
      </w:r>
      <w:r w:rsidR="00820AEF">
        <w:fldChar w:fldCharType="begin">
          <w:fldData xml:space="preserve">PEVuZE5vdGU+PENpdGU+PEF1dGhvcj5MdTwvQXV0aG9yPjxZZWFyPjIwMjI8L1llYXI+PFJlY051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</w:fldData>
        </w:fldChar>
      </w:r>
      <w:r w:rsidR="00820AEF">
        <w:instrText xml:space="preserve"> ADDIN EN.CITE </w:instrText>
      </w:r>
      <w:r w:rsidR="00820AEF">
        <w:fldChar w:fldCharType="begin">
          <w:fldData xml:space="preserve">PEVuZE5vdGU+PENpdGU+PEF1dGhvcj5MdTwvQXV0aG9yPjxZZWFyPjIwMjI8L1llYXI+PFJlY051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</w:fldData>
        </w:fldChar>
      </w:r>
      <w:r w:rsidR="00820AEF">
        <w:instrText xml:space="preserve"> ADDIN EN.CITE.DATA </w:instrText>
      </w:r>
      <w:r w:rsidR="00820AEF">
        <w:fldChar w:fldCharType="end"/>
      </w:r>
      <w:r w:rsidR="00820AEF">
        <w:fldChar w:fldCharType="separate"/>
      </w:r>
      <w:r w:rsidR="00820AEF">
        <w:rPr>
          <w:noProof/>
        </w:rPr>
        <w:t>(Lu</w:t>
      </w:r>
      <w:r w:rsidR="00820AEF" w:rsidRPr="00820AEF">
        <w:rPr>
          <w:i/>
          <w:noProof/>
        </w:rPr>
        <w:t xml:space="preserve"> et al.</w:t>
      </w:r>
      <w:r w:rsidR="00820AEF">
        <w:rPr>
          <w:noProof/>
        </w:rPr>
        <w:t>, 2022)</w:t>
      </w:r>
      <w:r w:rsidR="00820AEF">
        <w:fldChar w:fldCharType="end"/>
      </w:r>
      <w:r w:rsidR="0012255D">
        <w:t xml:space="preserve">) </w:t>
      </w:r>
      <w:r>
        <w:t>were</w:t>
      </w:r>
      <w:r w:rsidR="0012255D">
        <w:t xml:space="preserve"> added to the protein </w:t>
      </w:r>
      <w:r w:rsidR="004A1ECE">
        <w:t xml:space="preserve">group matrix </w:t>
      </w:r>
      <w:r w:rsidR="0012255D">
        <w:t>(</w:t>
      </w:r>
      <w:r w:rsidR="004A1ECE">
        <w:t>DIANN</w:t>
      </w:r>
      <w:r w:rsidR="0012255D">
        <w:t xml:space="preserve"> output)</w:t>
      </w:r>
      <w:r>
        <w:t>. As before,</w:t>
      </w:r>
      <w:r w:rsidR="0012255D">
        <w:t xml:space="preserve"> the human</w:t>
      </w:r>
      <w:r w:rsidR="00725604">
        <w:t xml:space="preserve"> annotation </w:t>
      </w:r>
      <w:r>
        <w:t>was</w:t>
      </w:r>
      <w:r w:rsidR="0012255D">
        <w:t xml:space="preserve"> </w:t>
      </w:r>
      <w:r>
        <w:t xml:space="preserve">used </w:t>
      </w:r>
      <w:r w:rsidR="00725604">
        <w:t xml:space="preserve">to facilitate cross-species comparisons. </w:t>
      </w:r>
      <w:r w:rsidR="0012255D">
        <w:t>A large matrix containing all human homologs and relative protein-level quantitation is then exported to R and/or Perseus</w:t>
      </w:r>
      <w:r w:rsidR="00820AEF">
        <w:t xml:space="preserve"> </w:t>
      </w:r>
      <w:r w:rsidR="00820AEF">
        <w:fldChar w:fldCharType="begin">
          <w:fldData xml:space="preserve">PEVuZE5vdGU+PENpdGU+PEF1dGhvcj5UeWFub3ZhPC9BdXRob3I+PFllYXI+MjAxNjwvWWVhcj48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</w:fldData>
        </w:fldChar>
      </w:r>
      <w:r w:rsidR="00820AEF">
        <w:instrText xml:space="preserve"> ADDIN EN.CITE </w:instrText>
      </w:r>
      <w:r w:rsidR="00820AEF">
        <w:fldChar w:fldCharType="begin">
          <w:fldData xml:space="preserve">PEVuZE5vdGU+PENpdGU+PEF1dGhvcj5UeWFub3ZhPC9BdXRob3I+PFllYXI+MjAxNjwvWWVhcj48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</w:fldData>
        </w:fldChar>
      </w:r>
      <w:r w:rsidR="00820AEF">
        <w:instrText xml:space="preserve"> ADDIN EN.CITE.DATA </w:instrText>
      </w:r>
      <w:r w:rsidR="00820AEF">
        <w:fldChar w:fldCharType="end"/>
      </w:r>
      <w:r w:rsidR="00820AEF">
        <w:fldChar w:fldCharType="separate"/>
      </w:r>
      <w:r w:rsidR="00820AEF">
        <w:rPr>
          <w:noProof/>
        </w:rPr>
        <w:t>(Tyanova</w:t>
      </w:r>
      <w:r w:rsidR="00820AEF" w:rsidRPr="00820AEF">
        <w:rPr>
          <w:i/>
          <w:noProof/>
        </w:rPr>
        <w:t xml:space="preserve"> et al.</w:t>
      </w:r>
      <w:r w:rsidR="00820AEF">
        <w:rPr>
          <w:noProof/>
        </w:rPr>
        <w:t>, 2016)</w:t>
      </w:r>
      <w:r w:rsidR="00820AEF">
        <w:fldChar w:fldCharType="end"/>
      </w:r>
      <w:r w:rsidR="0012255D">
        <w:t xml:space="preserve"> for downstream statistical analyses</w:t>
      </w:r>
      <w:bookmarkEnd w:id="0"/>
      <w:r>
        <w:t xml:space="preserve"> as described above. </w:t>
      </w:r>
      <w:r w:rsidR="00807FFE">
        <w:t xml:space="preserve">A log file from DIANN analysis of DIA data is available. </w:t>
      </w:r>
    </w:p>
    <w:p w14:paraId="73944916" w14:textId="77777777" w:rsidR="002468C4" w:rsidRPr="000D7B89" w:rsidRDefault="002468C4" w:rsidP="002468C4">
      <w:r>
        <w:rPr>
          <w:b/>
          <w:bCs/>
          <w:i/>
          <w:iCs/>
        </w:rPr>
        <w:t>A</w:t>
      </w:r>
      <w:r w:rsidRPr="00517F95">
        <w:rPr>
          <w:b/>
          <w:bCs/>
          <w:i/>
          <w:iCs/>
        </w:rPr>
        <w:t>nalysis of Extracellular Vesicles (EVs)</w:t>
      </w:r>
      <w:r>
        <w:rPr>
          <w:b/>
          <w:bCs/>
          <w:i/>
          <w:iCs/>
        </w:rPr>
        <w:t xml:space="preserve"> from plasma/serum by </w:t>
      </w:r>
      <w:r w:rsidRPr="00424983">
        <w:rPr>
          <w:b/>
          <w:bCs/>
          <w:i/>
          <w:iCs/>
        </w:rPr>
        <w:t>Nanoparticle Tracking Analysis (NTA)</w:t>
      </w:r>
      <w:r>
        <w:rPr>
          <w:b/>
          <w:bCs/>
          <w:i/>
          <w:iCs/>
        </w:rPr>
        <w:t xml:space="preserve">. </w:t>
      </w:r>
      <w:r w:rsidRPr="000105E8">
        <w:t xml:space="preserve">We measured the size and concentration of extracellular vesicles in plasma </w:t>
      </w:r>
      <w:r w:rsidRPr="000D7B89">
        <w:t xml:space="preserve">(or serum in a few cases) </w:t>
      </w:r>
      <w:r>
        <w:t xml:space="preserve">by nanoparticle tracking analysis (NTA) with the Nanosight NS300 instrument (Malvern Analytical). Plasma </w:t>
      </w:r>
      <w:r w:rsidRPr="000D7B89">
        <w:t xml:space="preserve">was </w:t>
      </w:r>
      <w:r>
        <w:t xml:space="preserve">thawed on ice and </w:t>
      </w:r>
      <w:r w:rsidRPr="000D7B89">
        <w:t xml:space="preserve">diluted </w:t>
      </w:r>
      <w:r>
        <w:t>10</w:t>
      </w:r>
      <w:r w:rsidRPr="008A4614">
        <w:rPr>
          <w:vertAlign w:val="superscript"/>
        </w:rPr>
        <w:t>-3</w:t>
      </w:r>
      <w:r>
        <w:t xml:space="preserve"> (2</w:t>
      </w:r>
      <w:r>
        <w:rPr>
          <w:rFonts w:cstheme="minorHAnsi"/>
        </w:rPr>
        <w:t>µ</w:t>
      </w:r>
      <w:r>
        <w:t>L into 2</w:t>
      </w:r>
      <w:r>
        <w:rPr>
          <w:rFonts w:cstheme="minorHAnsi"/>
        </w:rPr>
        <w:t>µ</w:t>
      </w:r>
      <w:r>
        <w:t xml:space="preserve">L) into phosphate buffer saline pH 7.0 (tissue culture grade) and directly measured by light scattering. Each sample was recorded for five thirty second </w:t>
      </w:r>
      <w:r>
        <w:lastRenderedPageBreak/>
        <w:t>increments and averaged (and the sample was advanced for each increment). Mean (and mode) diameters as well as the number of vesicles per mL were recorded.</w:t>
      </w:r>
    </w:p>
    <w:p w14:paraId="54BC0D7E" w14:textId="0650C3BC" w:rsidR="002D58AC" w:rsidRDefault="00E625C7" w:rsidP="005F6141">
      <w:r w:rsidRPr="00E625C7">
        <w:rPr>
          <w:b/>
          <w:bCs/>
          <w:i/>
          <w:iCs/>
        </w:rPr>
        <w:t xml:space="preserve">Cross-species </w:t>
      </w:r>
      <w:r w:rsidR="00407CB0">
        <w:rPr>
          <w:b/>
          <w:bCs/>
          <w:i/>
          <w:iCs/>
        </w:rPr>
        <w:t>M</w:t>
      </w:r>
      <w:r w:rsidRPr="00E625C7">
        <w:rPr>
          <w:b/>
          <w:bCs/>
          <w:i/>
          <w:iCs/>
        </w:rPr>
        <w:t>etabolomics/</w:t>
      </w:r>
      <w:r w:rsidR="00407CB0" w:rsidRPr="00E625C7">
        <w:rPr>
          <w:b/>
          <w:bCs/>
          <w:i/>
          <w:iCs/>
        </w:rPr>
        <w:t>Lipidomics</w:t>
      </w:r>
      <w:r>
        <w:t xml:space="preserve">. </w:t>
      </w:r>
      <w:r w:rsidR="006B42A2" w:rsidRPr="00694D5F">
        <w:rPr>
          <w:b/>
          <w:bCs/>
          <w:i/>
          <w:iCs/>
        </w:rPr>
        <w:t>For t</w:t>
      </w:r>
      <w:r w:rsidR="000D276F" w:rsidRPr="00694D5F">
        <w:rPr>
          <w:b/>
          <w:bCs/>
          <w:i/>
          <w:iCs/>
        </w:rPr>
        <w:t>issues</w:t>
      </w:r>
      <w:r w:rsidR="006B42A2" w:rsidRPr="00694D5F">
        <w:rPr>
          <w:b/>
          <w:bCs/>
          <w:i/>
          <w:iCs/>
        </w:rPr>
        <w:t>-</w:t>
      </w:r>
      <w:r w:rsidR="000D276F">
        <w:t xml:space="preserve"> </w:t>
      </w:r>
      <w:r w:rsidR="006221F2">
        <w:t xml:space="preserve">Untargeted semi-quantitative metabolomics/Lipidomics analyses were performed. </w:t>
      </w:r>
      <w:r w:rsidR="000D276F">
        <w:t>We followed a single methanol</w:t>
      </w:r>
      <w:r w:rsidR="00C747F4">
        <w:t>/</w:t>
      </w:r>
      <w:r w:rsidR="0070722C">
        <w:t xml:space="preserve"> </w:t>
      </w:r>
      <w:r w:rsidR="000D276F">
        <w:t>tert-</w:t>
      </w:r>
      <w:r w:rsidR="0070722C">
        <w:t>B</w:t>
      </w:r>
      <w:r w:rsidR="000D276F">
        <w:t>utyl</w:t>
      </w:r>
      <w:r w:rsidR="0070722C">
        <w:t xml:space="preserve"> </w:t>
      </w:r>
      <w:r w:rsidR="00D46F3B">
        <w:t xml:space="preserve">methyl </w:t>
      </w:r>
      <w:r w:rsidR="000D276F">
        <w:t>ether (MeOH/MTBE) extraction protocol</w:t>
      </w:r>
      <w:r w:rsidR="00C747F4" w:rsidRPr="00C747F4">
        <w:t xml:space="preserve"> </w:t>
      </w:r>
      <w:r w:rsidR="000D276F">
        <w:t>that is generally accepted as a robust</w:t>
      </w:r>
      <w:r w:rsidR="00C747F4">
        <w:t>, non-toxic</w:t>
      </w:r>
      <w:r w:rsidR="000D276F">
        <w:t xml:space="preserve"> method </w:t>
      </w:r>
      <w:r w:rsidR="00C747F4">
        <w:t xml:space="preserve">(compared to methods that employ </w:t>
      </w:r>
      <w:r w:rsidR="00413694">
        <w:t>chloroform</w:t>
      </w:r>
      <w:r w:rsidR="00C747F4">
        <w:t xml:space="preserve">) </w:t>
      </w:r>
      <w:r w:rsidR="000D276F">
        <w:t xml:space="preserve">to </w:t>
      </w:r>
      <w:r w:rsidR="00C747F4">
        <w:t>extract</w:t>
      </w:r>
      <w:r w:rsidR="000D276F">
        <w:t xml:space="preserve"> both water-soluble and </w:t>
      </w:r>
      <w:r w:rsidR="00C747F4">
        <w:t>hydrophobic/</w:t>
      </w:r>
      <w:r w:rsidR="000D276F">
        <w:t>lipid-like metabolites</w:t>
      </w:r>
      <w:r w:rsidR="00C747F4">
        <w:t xml:space="preserve"> </w:t>
      </w:r>
      <w:r w:rsidR="00D46F3B">
        <w:t xml:space="preserve">from tissues </w:t>
      </w:r>
      <w:r w:rsidR="00FC7DCB">
        <w:fldChar w:fldCharType="begin">
          <w:fldData xml:space="preserve">PEVuZE5vdGU+PENpdGU+PEF1dGhvcj5DYWprYTwvQXV0aG9yPjxZZWFyPjIwMTQ8L1llYXI+PFJl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</w:fldData>
        </w:fldChar>
      </w:r>
      <w:r w:rsidR="00FC7DCB">
        <w:instrText xml:space="preserve"> ADDIN EN.CITE </w:instrText>
      </w:r>
      <w:r w:rsidR="00FC7DCB">
        <w:fldChar w:fldCharType="begin">
          <w:fldData xml:space="preserve">PEVuZE5vdGU+PENpdGU+PEF1dGhvcj5DYWprYTwvQXV0aG9yPjxZZWFyPjIwMTQ8L1llYXI+PFJl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</w:fldData>
        </w:fldChar>
      </w:r>
      <w:r w:rsidR="00FC7DCB">
        <w:instrText xml:space="preserve"> ADDIN EN.CITE.DATA </w:instrText>
      </w:r>
      <w:r w:rsidR="00FC7DCB">
        <w:fldChar w:fldCharType="end"/>
      </w:r>
      <w:r w:rsidR="00FC7DCB">
        <w:fldChar w:fldCharType="separate"/>
      </w:r>
      <w:r w:rsidR="00FC7DCB">
        <w:rPr>
          <w:noProof/>
        </w:rPr>
        <w:t>(Cajka and Fiehn, 2014; Zukunft et al., 2018)</w:t>
      </w:r>
      <w:r w:rsidR="00FC7DCB">
        <w:fldChar w:fldCharType="end"/>
      </w:r>
      <w:r w:rsidR="00D46F3B" w:rsidRPr="00D46F3B">
        <w:t xml:space="preserve"> </w:t>
      </w:r>
      <w:r w:rsidR="00C747F4">
        <w:t xml:space="preserve">and was recently employed by the Fiehn group to analyze the aging mouse brain </w:t>
      </w:r>
      <w:r w:rsidR="00C747F4">
        <w:fldChar w:fldCharType="begin">
          <w:fldData xml:space="preserve">PEVuZE5vdGU+PENpdGU+PEF1dGhvcj5EaW5nPC9BdXRob3I+PFllYXI+MjAyMTwvWWVhcj48UmVj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</w:fldData>
        </w:fldChar>
      </w:r>
      <w:r w:rsidR="00C747F4">
        <w:instrText xml:space="preserve"> ADDIN EN.CITE </w:instrText>
      </w:r>
      <w:r w:rsidR="00C747F4">
        <w:fldChar w:fldCharType="begin">
          <w:fldData xml:space="preserve">PEVuZE5vdGU+PENpdGU+PEF1dGhvcj5EaW5nPC9BdXRob3I+PFllYXI+MjAyMTwvWWVhcj48UmVj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</w:fldData>
        </w:fldChar>
      </w:r>
      <w:r w:rsidR="00C747F4">
        <w:instrText xml:space="preserve"> ADDIN EN.CITE.DATA </w:instrText>
      </w:r>
      <w:r w:rsidR="00C747F4">
        <w:fldChar w:fldCharType="end"/>
      </w:r>
      <w:r w:rsidR="00C747F4">
        <w:fldChar w:fldCharType="separate"/>
      </w:r>
      <w:r w:rsidR="00C747F4">
        <w:rPr>
          <w:noProof/>
        </w:rPr>
        <w:t>(Ding et al., 2021)</w:t>
      </w:r>
      <w:r w:rsidR="00C747F4">
        <w:fldChar w:fldCharType="end"/>
      </w:r>
      <w:r w:rsidR="000D276F">
        <w:t>. Approximately 10-20mg of p</w:t>
      </w:r>
      <w:r>
        <w:t>ulverized tissues that were stored at -80</w:t>
      </w:r>
      <w:r w:rsidR="00C747F4">
        <w:rPr>
          <w:rFonts w:cstheme="minorHAnsi"/>
        </w:rPr>
        <w:t>°</w:t>
      </w:r>
      <w:r>
        <w:t xml:space="preserve">C were added to 2.0ml </w:t>
      </w:r>
      <w:r w:rsidR="00453066">
        <w:t>Reinforced</w:t>
      </w:r>
      <w:r w:rsidR="000D276F">
        <w:t xml:space="preserve"> Bead Mill</w:t>
      </w:r>
      <w:r>
        <w:t xml:space="preserve"> </w:t>
      </w:r>
      <w:r w:rsidR="000D276F">
        <w:t>T</w:t>
      </w:r>
      <w:r>
        <w:t>ubes</w:t>
      </w:r>
      <w:r w:rsidR="000D276F">
        <w:t xml:space="preserve"> (VWR cat# 10158-556)</w:t>
      </w:r>
      <w:r>
        <w:t xml:space="preserve"> containing </w:t>
      </w:r>
      <w:r w:rsidR="000D276F">
        <w:t>zirconium ceramic oxide 1.4mm</w:t>
      </w:r>
      <w:r>
        <w:t xml:space="preserve"> beads</w:t>
      </w:r>
      <w:r w:rsidR="000D276F">
        <w:t xml:space="preserve"> (Fisher Scientific cat#</w:t>
      </w:r>
      <w:r w:rsidR="000D276F" w:rsidRPr="000D276F">
        <w:t xml:space="preserve"> 15-340-159</w:t>
      </w:r>
      <w:r w:rsidR="000D276F">
        <w:t>) on dry ice to avoid thawing. Samples were weighed (after wiping to remove condensation) and subtracted from the weight of the tubes/beads that had been previously recorded. Ice-cold, oxygen-depleted (with nitrogen gas) LC-MS grade MeOH was added (225ul per 5mg equivalent) to each tube</w:t>
      </w:r>
      <w:r w:rsidR="006221F2">
        <w:t xml:space="preserve">, </w:t>
      </w:r>
      <w:r w:rsidR="000D276F">
        <w:t>vortexed for 10sec and immediately place</w:t>
      </w:r>
      <w:r w:rsidR="006221F2">
        <w:t>d</w:t>
      </w:r>
      <w:r w:rsidR="000D276F">
        <w:t xml:space="preserve"> on ice. </w:t>
      </w:r>
      <w:r w:rsidR="0070722C">
        <w:t xml:space="preserve">Next, extraction was facilitated by homogenization with a Bertin </w:t>
      </w:r>
      <w:r w:rsidR="00413694">
        <w:t xml:space="preserve">Evolution </w:t>
      </w:r>
      <w:r w:rsidR="0070722C">
        <w:t xml:space="preserve">PreCellys instrument equipped with a </w:t>
      </w:r>
      <w:r w:rsidR="00413694">
        <w:t>CryoLys</w:t>
      </w:r>
      <w:r w:rsidR="0070722C">
        <w:t xml:space="preserve"> (</w:t>
      </w:r>
      <w:hyperlink r:id="rId15" w:history="1">
        <w:r w:rsidR="0070722C" w:rsidRPr="001D20AA">
          <w:rPr>
            <w:rStyle w:val="Hyperlink"/>
          </w:rPr>
          <w:t>https://www.bertin-technologies.com/product/sample-preparation-homogenizers/cryolys-evolution/</w:t>
        </w:r>
      </w:hyperlink>
      <w:r w:rsidR="0070722C">
        <w:t xml:space="preserve">) by four 15sec pulses at 5800 intensity separated by 30sec intervals without pulsing. </w:t>
      </w:r>
      <w:r w:rsidR="00424983">
        <w:t>Following bead beating</w:t>
      </w:r>
      <w:r w:rsidR="0070722C">
        <w:t>, samples were kept on ice for at least 15min. Then, samples were briefly vortexed to promote a homogeneous extract and 225</w:t>
      </w:r>
      <w:r w:rsidR="006B42A2">
        <w:rPr>
          <w:rFonts w:cstheme="minorHAnsi"/>
        </w:rPr>
        <w:t>µ</w:t>
      </w:r>
      <w:r w:rsidR="0070722C">
        <w:t>l was placed in a new 1.5ml low-bind tube</w:t>
      </w:r>
      <w:r w:rsidR="006B42A2">
        <w:t xml:space="preserve"> (</w:t>
      </w:r>
      <w:hyperlink r:id="rId16" w:history="1">
        <w:r w:rsidR="006B42A2" w:rsidRPr="001D20AA">
          <w:rPr>
            <w:rStyle w:val="Hyperlink"/>
          </w:rPr>
          <w:t>https://www.fishersci.com/shop/products/thermo-scientific-low-protein-binding-collection-tubes-1-5-ml/p-4937563</w:t>
        </w:r>
      </w:hyperlink>
      <w:r w:rsidR="006B42A2">
        <w:t>). Next, 750ul of MTBE containing 5ul of UltimateSPLASH</w:t>
      </w:r>
      <w:r w:rsidR="006B42A2" w:rsidRPr="006B42A2">
        <w:rPr>
          <w:vertAlign w:val="superscript"/>
        </w:rPr>
        <w:t>TM</w:t>
      </w:r>
      <w:r w:rsidR="006B42A2">
        <w:t xml:space="preserve"> One deuterated internal standard (Avanti Polar Lipids; </w:t>
      </w:r>
      <w:hyperlink r:id="rId17" w:history="1">
        <w:r w:rsidR="006B42A2" w:rsidRPr="001D20AA">
          <w:rPr>
            <w:rStyle w:val="Hyperlink"/>
          </w:rPr>
          <w:t>https://avantilipids.com/product/330820</w:t>
        </w:r>
      </w:hyperlink>
      <w:r w:rsidR="006B42A2">
        <w:t xml:space="preserve">) was added to each tube and they were vortexed for 5min. </w:t>
      </w:r>
      <w:r w:rsidR="00253FE3">
        <w:t xml:space="preserve">These standards contain a mixture of deuterated lipids from each class permitting normalization of the samples in MSDIAL later. </w:t>
      </w:r>
      <w:r w:rsidR="00413694">
        <w:t xml:space="preserve">Next, 188ul of MS-grade water was added and samples were vortexed again for 5min and then centrifuged at 14,000rpm for 2min. </w:t>
      </w:r>
      <w:r w:rsidR="00E60D94">
        <w:t>For the analysis of hydrophobic molecules/lipids,</w:t>
      </w:r>
      <w:r w:rsidR="00413694">
        <w:t xml:space="preserve"> 350</w:t>
      </w:r>
      <w:r w:rsidR="00E60D94">
        <w:rPr>
          <w:rFonts w:cstheme="minorHAnsi"/>
        </w:rPr>
        <w:t>µ</w:t>
      </w:r>
      <w:r w:rsidR="00413694">
        <w:t xml:space="preserve">l of the upper organic (MTBE) layer </w:t>
      </w:r>
      <w:r w:rsidR="00E60D94">
        <w:t>was evaporated to dryness</w:t>
      </w:r>
      <w:r w:rsidR="00413694">
        <w:t xml:space="preserve"> in </w:t>
      </w:r>
      <w:r w:rsidR="00E60D94">
        <w:t xml:space="preserve">a </w:t>
      </w:r>
      <w:r w:rsidR="00D46F3B">
        <w:t>96-Deepwell Protein LoBind plate (Eppendorf cat # 951033308) under a steady stream of nitrogen gas in a microplate evaporator (</w:t>
      </w:r>
      <w:proofErr w:type="spellStart"/>
      <w:r w:rsidR="00D46F3B">
        <w:t>Organomation</w:t>
      </w:r>
      <w:proofErr w:type="spellEnd"/>
      <w:r w:rsidR="00D46F3B">
        <w:t xml:space="preserve">; </w:t>
      </w:r>
      <w:hyperlink r:id="rId18" w:history="1">
        <w:r w:rsidR="00D46F3B" w:rsidRPr="001D20AA">
          <w:rPr>
            <w:rStyle w:val="Hyperlink"/>
          </w:rPr>
          <w:t>https://www.organomation.com/products/nitrogen-evaporators/microvap/microplate-evaporator</w:t>
        </w:r>
      </w:hyperlink>
      <w:r w:rsidR="00D46F3B">
        <w:t>)</w:t>
      </w:r>
      <w:r w:rsidR="00246B0C">
        <w:t xml:space="preserve"> </w:t>
      </w:r>
      <w:r w:rsidR="00246B0C">
        <w:t>to avoid oxidation as much as possible</w:t>
      </w:r>
      <w:r w:rsidR="00D46F3B">
        <w:t>.</w:t>
      </w:r>
      <w:r w:rsidR="00FC7DCB">
        <w:t xml:space="preserve"> Plates containing dried samples were covered with parafilm and stored at -20</w:t>
      </w:r>
      <w:r w:rsidR="00FC7DCB">
        <w:rPr>
          <w:rFonts w:cstheme="minorHAnsi"/>
        </w:rPr>
        <w:t>°</w:t>
      </w:r>
      <w:r w:rsidR="00FC7DCB">
        <w:t>C until just prior to available times for MS analysis (</w:t>
      </w:r>
      <w:r w:rsidR="0004273D">
        <w:t xml:space="preserve">often within </w:t>
      </w:r>
      <w:r w:rsidR="00FC7DCB">
        <w:t xml:space="preserve">a </w:t>
      </w:r>
      <w:r w:rsidR="0004273D">
        <w:t>day and no more than a week</w:t>
      </w:r>
      <w:r w:rsidR="00FC7DCB">
        <w:t xml:space="preserve">). Just prior to injection, MTBE/upper samples were resuspended in </w:t>
      </w:r>
      <w:r w:rsidR="00D10990">
        <w:t>6</w:t>
      </w:r>
      <w:r w:rsidR="00FC7DCB">
        <w:t>0</w:t>
      </w:r>
      <w:r w:rsidR="00FC7DCB">
        <w:rPr>
          <w:rFonts w:cstheme="minorHAnsi"/>
        </w:rPr>
        <w:t>µ</w:t>
      </w:r>
      <w:r w:rsidR="00FC7DCB">
        <w:t>l of MeOH/toluene (9:1, v</w:t>
      </w:r>
      <w:r w:rsidR="00736D97">
        <w:t>/</w:t>
      </w:r>
      <w:r w:rsidR="00FC7DCB">
        <w:t xml:space="preserve">v) with </w:t>
      </w:r>
      <w:r w:rsidR="00187665">
        <w:t xml:space="preserve">additional </w:t>
      </w:r>
      <w:r w:rsidR="00D10990" w:rsidRPr="00D10990">
        <w:t xml:space="preserve">[12-[(cyclohexylamine) </w:t>
      </w:r>
      <w:proofErr w:type="gramStart"/>
      <w:r w:rsidR="00D10990" w:rsidRPr="00D10990">
        <w:t>carbonyl]amino</w:t>
      </w:r>
      <w:proofErr w:type="gramEnd"/>
      <w:r w:rsidR="00D10990" w:rsidRPr="00D10990">
        <w:t xml:space="preserve">]-dodecanoic acid </w:t>
      </w:r>
      <w:r w:rsidR="00D10990">
        <w:t>(</w:t>
      </w:r>
      <w:r w:rsidR="00FC7DCB">
        <w:t>CUDA</w:t>
      </w:r>
      <w:r w:rsidR="00D10990">
        <w:t>)</w:t>
      </w:r>
      <w:r w:rsidR="00FC7DCB">
        <w:t xml:space="preserve"> </w:t>
      </w:r>
      <w:r w:rsidR="0073518E">
        <w:t>(SIGMA)</w:t>
      </w:r>
      <w:r w:rsidR="00187665">
        <w:t xml:space="preserve"> </w:t>
      </w:r>
      <w:r w:rsidR="00246B0C">
        <w:t xml:space="preserve">as an additional </w:t>
      </w:r>
      <w:r w:rsidR="00FC7DCB">
        <w:t xml:space="preserve">spiked in </w:t>
      </w:r>
      <w:r w:rsidR="00246B0C">
        <w:t>standard</w:t>
      </w:r>
      <w:r w:rsidR="00246B0C">
        <w:t xml:space="preserve"> permitting normalization. Samples were </w:t>
      </w:r>
      <w:r w:rsidR="00FC7DCB">
        <w:t>transferred to amber glass autosampler vials with inserts (</w:t>
      </w:r>
      <w:hyperlink r:id="rId19" w:history="1">
        <w:r w:rsidR="00FC7DCB" w:rsidRPr="001D20AA">
          <w:rPr>
            <w:rStyle w:val="Hyperlink"/>
          </w:rPr>
          <w:t>https://www.ibisscientific.com/ibis-scientific-9mm-300-l-amber-screw-top-fused-insert-vial-100-pk/</w:t>
        </w:r>
      </w:hyperlink>
      <w:r w:rsidR="00FC7DCB">
        <w:t xml:space="preserve">). </w:t>
      </w:r>
      <w:r w:rsidR="00187665">
        <w:t>Next, 3</w:t>
      </w:r>
      <w:r w:rsidR="00407CB0">
        <w:rPr>
          <w:rFonts w:cstheme="minorHAnsi"/>
        </w:rPr>
        <w:t>µ</w:t>
      </w:r>
      <w:r w:rsidR="00187665">
        <w:t>l</w:t>
      </w:r>
      <w:r w:rsidR="00FC7DCB">
        <w:t xml:space="preserve"> </w:t>
      </w:r>
      <w:r w:rsidR="00187665">
        <w:t>was</w:t>
      </w:r>
      <w:r w:rsidR="00FC7DCB">
        <w:t xml:space="preserve"> injected and </w:t>
      </w:r>
      <w:r w:rsidR="00187665">
        <w:t>LC/MS was performed with</w:t>
      </w:r>
      <w:r w:rsidR="00FC7DCB">
        <w:t xml:space="preserve"> a </w:t>
      </w:r>
      <w:r w:rsidR="00FC7DCB" w:rsidRPr="00FC7DCB">
        <w:t>Waters ACQUITY UPLC CSH C18 Column</w:t>
      </w:r>
      <w:r w:rsidR="00FC7DCB">
        <w:t xml:space="preserve"> (</w:t>
      </w:r>
      <w:r w:rsidR="00FC7DCB" w:rsidRPr="00FC7DCB">
        <w:t>130Å, 1.7 µm, 2.1 mm X 100 mm</w:t>
      </w:r>
      <w:r w:rsidR="00FC7DCB">
        <w:t>)</w:t>
      </w:r>
      <w:r w:rsidR="00187665">
        <w:t xml:space="preserve"> on a Exploris 240 instrument (Thermo) and data were collected in data-dependent fashion in centroid mode</w:t>
      </w:r>
      <w:r w:rsidR="00FC7DCB">
        <w:t xml:space="preserve">. </w:t>
      </w:r>
      <w:r w:rsidR="00E60D94">
        <w:t>For the analysis of aqueous/polar molecules</w:t>
      </w:r>
      <w:r w:rsidR="00B17DC9">
        <w:t xml:space="preserve"> by </w:t>
      </w:r>
      <w:r w:rsidR="00B17DC9" w:rsidRPr="00B17DC9">
        <w:t>Hydrophilic Interaction Liquid Chromatography (HILIC)</w:t>
      </w:r>
      <w:r w:rsidR="00E60D94">
        <w:t>, 1</w:t>
      </w:r>
      <w:r w:rsidR="00D10990">
        <w:t>25</w:t>
      </w:r>
      <w:r w:rsidR="00D10990">
        <w:rPr>
          <w:rFonts w:cstheme="minorHAnsi"/>
        </w:rPr>
        <w:t>µ</w:t>
      </w:r>
      <w:r w:rsidR="00E60D94">
        <w:t>l of the bottom portion of the MeOH/MTBE extract was evaporated to dryness and stored similarly</w:t>
      </w:r>
      <w:r w:rsidR="004D6DB2">
        <w:t>.</w:t>
      </w:r>
      <w:r w:rsidR="00E60D94">
        <w:t xml:space="preserve"> </w:t>
      </w:r>
      <w:r w:rsidR="004D6DB2">
        <w:t>Next,</w:t>
      </w:r>
      <w:r w:rsidR="00E60D94">
        <w:t xml:space="preserve"> </w:t>
      </w:r>
      <w:r w:rsidR="00D10990">
        <w:t xml:space="preserve">samples were </w:t>
      </w:r>
      <w:r w:rsidR="00E60D94">
        <w:t xml:space="preserve">resuspended in </w:t>
      </w:r>
      <w:r w:rsidR="00D10990">
        <w:t>100</w:t>
      </w:r>
      <w:r w:rsidR="00407CB0">
        <w:rPr>
          <w:rFonts w:cstheme="minorHAnsi"/>
        </w:rPr>
        <w:t>µ</w:t>
      </w:r>
      <w:r w:rsidR="00D10990">
        <w:t xml:space="preserve">l of acetonitrile/water (4:1, v/v), containing additional </w:t>
      </w:r>
      <w:r w:rsidR="00736D97">
        <w:t>metabolite standards (d</w:t>
      </w:r>
      <w:r w:rsidR="00736D97" w:rsidRPr="00736D97">
        <w:t>3-DL-Aspartic acid</w:t>
      </w:r>
      <w:r w:rsidR="00736D97">
        <w:t>, d</w:t>
      </w:r>
      <w:r w:rsidR="00736D97" w:rsidRPr="00736D97">
        <w:t>5-L-Glutamine</w:t>
      </w:r>
      <w:r w:rsidR="00736D97">
        <w:t>, d</w:t>
      </w:r>
      <w:r w:rsidR="00736D97" w:rsidRPr="00736D97">
        <w:t>3-Creatinine</w:t>
      </w:r>
      <w:r w:rsidR="00736D97">
        <w:t xml:space="preserve">, </w:t>
      </w:r>
      <w:r w:rsidR="00736D97" w:rsidRPr="00736D97">
        <w:t xml:space="preserve">Val-Tyr-Val </w:t>
      </w:r>
      <w:r w:rsidR="00736D97">
        <w:t>tripeptide, and CUDA</w:t>
      </w:r>
      <w:r w:rsidR="00246B0C">
        <w:t xml:space="preserve"> allowing normalization of the runs; </w:t>
      </w:r>
      <w:r w:rsidR="00B474FC">
        <w:t>s</w:t>
      </w:r>
      <w:r w:rsidR="00246B0C">
        <w:t xml:space="preserve">table isotope standards were </w:t>
      </w:r>
      <w:r w:rsidR="00736D97">
        <w:t xml:space="preserve">purchased from Cambridge Isotopes) </w:t>
      </w:r>
      <w:r w:rsidR="00D10990">
        <w:t xml:space="preserve">and added to brown glass autosampler vials indicated above. </w:t>
      </w:r>
      <w:r w:rsidR="0073518E">
        <w:t>Next, 3</w:t>
      </w:r>
      <w:r w:rsidR="0073518E">
        <w:rPr>
          <w:rFonts w:cstheme="minorHAnsi"/>
        </w:rPr>
        <w:t>µ</w:t>
      </w:r>
      <w:r w:rsidR="0073518E">
        <w:t xml:space="preserve">l was injected and LC/MS was performed with a </w:t>
      </w:r>
      <w:r w:rsidR="0073518E" w:rsidRPr="0073518E">
        <w:t>Waters ACQUITY UPLC BEH Amide Column</w:t>
      </w:r>
      <w:r w:rsidR="0073518E">
        <w:t xml:space="preserve"> (</w:t>
      </w:r>
      <w:r w:rsidR="0073518E" w:rsidRPr="0073518E">
        <w:t>130Å, 1.7 µm, 2.1 mm X 150</w:t>
      </w:r>
      <w:r w:rsidR="0073518E">
        <w:t xml:space="preserve">mm) on a Exploris 240 instrument </w:t>
      </w:r>
      <w:r w:rsidR="0073518E">
        <w:lastRenderedPageBreak/>
        <w:t xml:space="preserve">(Thermo) and data were collected in data-dependent fashion in centroid mode. </w:t>
      </w:r>
      <w:r w:rsidR="00694D5F" w:rsidRPr="00694D5F">
        <w:rPr>
          <w:b/>
          <w:bCs/>
          <w:i/>
          <w:iCs/>
        </w:rPr>
        <w:t>For Plasma-</w:t>
      </w:r>
      <w:r w:rsidR="00694D5F" w:rsidRPr="00694D5F">
        <w:t xml:space="preserve">We </w:t>
      </w:r>
      <w:r w:rsidR="00694D5F">
        <w:t>performed</w:t>
      </w:r>
      <w:r w:rsidR="00694D5F" w:rsidRPr="00694D5F">
        <w:t xml:space="preserve"> separate</w:t>
      </w:r>
      <w:r w:rsidR="00694D5F">
        <w:t xml:space="preserve"> extractions for hydrophilic molecules and lipids according to </w:t>
      </w:r>
      <w:r w:rsidR="0073518E">
        <w:t xml:space="preserve">Barupal et al. </w:t>
      </w:r>
      <w:r w:rsidR="0073518E">
        <w:fldChar w:fldCharType="begin">
          <w:fldData xml:space="preserve">PEVuZE5vdGU+PENpdGU+PEF1dGhvcj5CYXJ1cGFsPC9BdXRob3I+PFllYXI+MjAxOTwvWWVhcj48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</w:fldData>
        </w:fldChar>
      </w:r>
      <w:r w:rsidR="0073518E">
        <w:instrText xml:space="preserve"> ADDIN EN.CITE </w:instrText>
      </w:r>
      <w:r w:rsidR="0073518E">
        <w:fldChar w:fldCharType="begin">
          <w:fldData xml:space="preserve">PEVuZE5vdGU+PENpdGU+PEF1dGhvcj5CYXJ1cGFsPC9BdXRob3I+PFllYXI+MjAxOTwvWWVhcj48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</w:fldData>
        </w:fldChar>
      </w:r>
      <w:r w:rsidR="0073518E">
        <w:instrText xml:space="preserve"> ADDIN EN.CITE.DATA </w:instrText>
      </w:r>
      <w:r w:rsidR="0073518E">
        <w:fldChar w:fldCharType="end"/>
      </w:r>
      <w:r w:rsidR="0073518E">
        <w:fldChar w:fldCharType="separate"/>
      </w:r>
      <w:r w:rsidR="0073518E">
        <w:rPr>
          <w:noProof/>
        </w:rPr>
        <w:t>(Barupal et al., 2019)</w:t>
      </w:r>
      <w:r w:rsidR="0073518E">
        <w:fldChar w:fldCharType="end"/>
      </w:r>
      <w:r w:rsidR="0073518E">
        <w:t xml:space="preserve">. </w:t>
      </w:r>
      <w:r w:rsidR="00B17DC9" w:rsidRPr="00B17DC9">
        <w:t>For the analysis of aqueous/polar molecules by HILIC</w:t>
      </w:r>
      <w:r w:rsidR="00B17DC9">
        <w:t>, 10</w:t>
      </w:r>
      <w:r w:rsidR="00B17DC9">
        <w:rPr>
          <w:rFonts w:cstheme="minorHAnsi"/>
        </w:rPr>
        <w:t>µ</w:t>
      </w:r>
      <w:r w:rsidR="00B17DC9">
        <w:t xml:space="preserve">L of plasma was mixed with 1mL of </w:t>
      </w:r>
      <w:proofErr w:type="gramStart"/>
      <w:r w:rsidR="00B17DC9" w:rsidRPr="00B17DC9">
        <w:t>ACN:IPA</w:t>
      </w:r>
      <w:proofErr w:type="gramEnd"/>
      <w:r w:rsidR="00B17DC9" w:rsidRPr="00B17DC9">
        <w:t>:H2O (3:3:2, v/v/v)</w:t>
      </w:r>
      <w:r w:rsidR="005F6141">
        <w:t>. Samples were vortexed for 5min, kept on ice for 15min, and then centrifuged for 2min at</w:t>
      </w:r>
      <w:r w:rsidR="00B17DC9">
        <w:t xml:space="preserve"> </w:t>
      </w:r>
      <w:r w:rsidR="005F6141">
        <w:t>14000 rcf. Next, 450</w:t>
      </w:r>
      <w:r w:rsidR="005F0DF0">
        <w:rPr>
          <w:rFonts w:cstheme="minorHAnsi"/>
        </w:rPr>
        <w:t>µ</w:t>
      </w:r>
      <w:r w:rsidR="005F6141">
        <w:t>L was  dried in</w:t>
      </w:r>
      <w:r w:rsidR="005F0DF0">
        <w:t xml:space="preserve"> the microplate</w:t>
      </w:r>
      <w:r w:rsidR="005F6141">
        <w:t xml:space="preserve"> nitrogen </w:t>
      </w:r>
      <w:r w:rsidR="007238C5">
        <w:t>evaporator</w:t>
      </w:r>
      <w:r w:rsidR="005F0DF0">
        <w:t xml:space="preserve"> </w:t>
      </w:r>
      <w:r w:rsidR="005F6141">
        <w:t>and subsequently resuspended in 100</w:t>
      </w:r>
      <w:r w:rsidR="005F6141">
        <w:rPr>
          <w:rFonts w:cstheme="minorHAnsi"/>
        </w:rPr>
        <w:t>µ</w:t>
      </w:r>
      <w:r w:rsidR="005F6141">
        <w:t>l of ACN:H2O (80:20, v:v)</w:t>
      </w:r>
      <w:r w:rsidR="005F0DF0">
        <w:t xml:space="preserve"> containing </w:t>
      </w:r>
      <w:r w:rsidR="005F0DF0" w:rsidRPr="005F0DF0">
        <w:t>metabolite standards (d3-DL-Aspartic acid, d5-L-Glutamine, d3-Creatinine, Val-Tyr-Val tripeptide, and CUDA- purchased from Cambridge Isotopes or Sigma) and added to brown glass autosampler vials indicated above. Next, 3µl was injected and LC/MS was performed with a Waters ACQUITY UPLC BEH Amide Column (130Å, 1.7 µm, 2.1 mm X 150mm) on a Exploris 240 instrument (Thermo) and data were collected in data-dependent fashion in centroid mode.</w:t>
      </w:r>
      <w:r w:rsidR="00B17DC9">
        <w:t xml:space="preserve"> For Lipidomics, 10</w:t>
      </w:r>
      <w:r w:rsidR="00B17DC9">
        <w:rPr>
          <w:rFonts w:cstheme="minorHAnsi"/>
        </w:rPr>
        <w:t>µ</w:t>
      </w:r>
      <w:r w:rsidR="00B17DC9">
        <w:t xml:space="preserve">L of plasma </w:t>
      </w:r>
      <w:r w:rsidR="005F6141">
        <w:t>was mixed with ice cold methanol that had been saturated with nitrogen gas and contained 10</w:t>
      </w:r>
      <w:r w:rsidR="005F0DF0">
        <w:rPr>
          <w:rFonts w:cstheme="minorHAnsi"/>
        </w:rPr>
        <w:t>µ</w:t>
      </w:r>
      <w:r w:rsidR="005F6141">
        <w:t xml:space="preserve">l of </w:t>
      </w:r>
      <w:r w:rsidR="005F6141" w:rsidRPr="005F6141">
        <w:t>SPLASH® LIPIDOMIX® Mass Spec Standard</w:t>
      </w:r>
      <w:r w:rsidR="005F6141">
        <w:t xml:space="preserve"> </w:t>
      </w:r>
      <w:r w:rsidR="005F0DF0">
        <w:t xml:space="preserve">for analysis of human plasma </w:t>
      </w:r>
      <w:r w:rsidR="005F6141">
        <w:t xml:space="preserve">from Avanti Polar Lipids (see: </w:t>
      </w:r>
      <w:hyperlink r:id="rId20" w:history="1">
        <w:r w:rsidR="005F6141">
          <w:rPr>
            <w:rStyle w:val="Hyperlink"/>
          </w:rPr>
          <w:t>SPLASH® LIPIDOMIX® Mass Spec Standard (avantilipids.com)</w:t>
        </w:r>
      </w:hyperlink>
      <w:r w:rsidR="005F6141">
        <w:t>)</w:t>
      </w:r>
      <w:r w:rsidR="00B17DC9" w:rsidRPr="00B17DC9">
        <w:t>.</w:t>
      </w:r>
      <w:r w:rsidR="00B17DC9">
        <w:t xml:space="preserve"> </w:t>
      </w:r>
      <w:r w:rsidR="005F6141">
        <w:t xml:space="preserve">After vortexing briefly, 750uL of MTBE was added and samples were vortexed briefly again. Next, 188 </w:t>
      </w:r>
      <w:r w:rsidR="005F6141">
        <w:rPr>
          <w:rFonts w:cstheme="minorHAnsi"/>
        </w:rPr>
        <w:t>µ</w:t>
      </w:r>
      <w:r w:rsidR="005F6141">
        <w:t xml:space="preserve">L MS-grade water was added and samples were vortexed for 5min and centrifuged for 2 min at 14000 rcf.  </w:t>
      </w:r>
      <w:r w:rsidR="005F0DF0">
        <w:t>Next 350ul of the upper MTBE layer was dried in the microplate nitrogen evaporator and subsequently resuspended in 60</w:t>
      </w:r>
      <w:r w:rsidR="005F0DF0">
        <w:rPr>
          <w:rFonts w:cstheme="minorHAnsi"/>
        </w:rPr>
        <w:t>µ</w:t>
      </w:r>
      <w:r w:rsidR="005F0DF0">
        <w:t>l of M</w:t>
      </w:r>
      <w:r w:rsidR="005F0DF0" w:rsidRPr="005F0DF0">
        <w:t>e</w:t>
      </w:r>
      <w:r w:rsidR="005F0DF0">
        <w:t>OH</w:t>
      </w:r>
      <w:r w:rsidR="005F0DF0" w:rsidRPr="005F0DF0">
        <w:t>/toluene (9:1, v/v)</w:t>
      </w:r>
      <w:r w:rsidR="005F0DF0">
        <w:t xml:space="preserve"> containing </w:t>
      </w:r>
      <w:r w:rsidR="005F0DF0" w:rsidRPr="005F0DF0">
        <w:t>CUDA</w:t>
      </w:r>
      <w:r w:rsidR="0022307B">
        <w:t xml:space="preserve">. </w:t>
      </w:r>
      <w:r w:rsidR="00B474FC">
        <w:t>V</w:t>
      </w:r>
      <w:r w:rsidR="0022307B">
        <w:t xml:space="preserve">ials were also prepared that lack samples but contained internal standards and these were run after every ten samples to control for chromatographic drift and normalization of retention times. </w:t>
      </w:r>
      <w:r w:rsidR="00B474FC">
        <w:t xml:space="preserve">Blank vials were also prepared that lack samples and standards to control for contaminants in solvents and plastic/vials. The ion intensities of Blanks were subtracted from all samples in MSDIAL. </w:t>
      </w:r>
      <w:r w:rsidR="003141F5">
        <w:t xml:space="preserve">At least three (except in a few rare cases) and as many as six independent biological replicates were assayed. </w:t>
      </w:r>
      <w:r w:rsidR="005E35F1">
        <w:t xml:space="preserve">HILIC-LC/MS and CSH-C18-LC/MS </w:t>
      </w:r>
      <w:proofErr w:type="gramStart"/>
      <w:r w:rsidR="005E35F1">
        <w:t>was</w:t>
      </w:r>
      <w:proofErr w:type="gramEnd"/>
      <w:r w:rsidR="005E35F1">
        <w:t xml:space="preserve"> performed as described above for tissues. </w:t>
      </w:r>
    </w:p>
    <w:p w14:paraId="06091F63" w14:textId="145B9B29" w:rsidR="00C54D61" w:rsidRDefault="00694D5F" w:rsidP="005F6141">
      <w:r w:rsidRPr="00694D5F">
        <w:rPr>
          <w:b/>
          <w:bCs/>
          <w:i/>
          <w:iCs/>
        </w:rPr>
        <w:t>Computational-</w:t>
      </w:r>
      <w:r>
        <w:t xml:space="preserve"> </w:t>
      </w:r>
      <w:r w:rsidR="00E44138">
        <w:t xml:space="preserve">Thermo </w:t>
      </w:r>
      <w:r w:rsidR="0073518E">
        <w:t xml:space="preserve">RAW files </w:t>
      </w:r>
      <w:r w:rsidR="00807FFE">
        <w:t xml:space="preserve">from the Exploris 240 </w:t>
      </w:r>
      <w:r w:rsidR="0073518E">
        <w:t xml:space="preserve">were converted to mzML files with ProteoWizard and subsequently to </w:t>
      </w:r>
      <w:proofErr w:type="spellStart"/>
      <w:r w:rsidR="0073518E">
        <w:t>abf</w:t>
      </w:r>
      <w:proofErr w:type="spellEnd"/>
      <w:r w:rsidR="0073518E">
        <w:t xml:space="preserve"> files using the ABF converter (</w:t>
      </w:r>
      <w:hyperlink r:id="rId21" w:history="1">
        <w:r w:rsidR="0073518E" w:rsidRPr="001D20AA">
          <w:rPr>
            <w:rStyle w:val="Hyperlink"/>
          </w:rPr>
          <w:t>https://www.reifycs.com/abfconverter/</w:t>
        </w:r>
      </w:hyperlink>
      <w:r w:rsidR="0073518E">
        <w:t xml:space="preserve">). We employed MSDIAL </w:t>
      </w:r>
      <w:r w:rsidR="0073518E">
        <w:fldChar w:fldCharType="begin">
          <w:fldData xml:space="preserve">PEVuZE5vdGU+PENpdGU+PEF1dGhvcj5Uc3VnYXdhPC9BdXRob3I+PFllYXI+MjAxNTwvWWVhcj48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</w:fldData>
        </w:fldChar>
      </w:r>
      <w:r w:rsidR="0073518E">
        <w:instrText xml:space="preserve"> ADDIN EN.CITE </w:instrText>
      </w:r>
      <w:r w:rsidR="0073518E">
        <w:fldChar w:fldCharType="begin">
          <w:fldData xml:space="preserve">PEVuZE5vdGU+PENpdGU+PEF1dGhvcj5Uc3VnYXdhPC9BdXRob3I+PFllYXI+MjAxNTwvWWVhcj48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</w:fldData>
        </w:fldChar>
      </w:r>
      <w:r w:rsidR="0073518E">
        <w:instrText xml:space="preserve"> ADDIN EN.CITE.DATA </w:instrText>
      </w:r>
      <w:r w:rsidR="0073518E">
        <w:fldChar w:fldCharType="end"/>
      </w:r>
      <w:r w:rsidR="0073518E">
        <w:fldChar w:fldCharType="separate"/>
      </w:r>
      <w:r w:rsidR="0073518E">
        <w:rPr>
          <w:noProof/>
        </w:rPr>
        <w:t>(Tsugawa et al., 2015)</w:t>
      </w:r>
      <w:r w:rsidR="0073518E">
        <w:fldChar w:fldCharType="end"/>
      </w:r>
      <w:r w:rsidR="0073518E">
        <w:t xml:space="preserve"> for data deconvolution, peak assignments (including adducts) and quantitation by peak height in conjunction with its internal </w:t>
      </w:r>
      <w:r w:rsidR="00C54D61">
        <w:t>L</w:t>
      </w:r>
      <w:r w:rsidR="0073518E">
        <w:t xml:space="preserve">ipidome Atlas </w:t>
      </w:r>
      <w:r w:rsidR="00915C87">
        <w:fldChar w:fldCharType="begin">
          <w:fldData xml:space="preserve">PEVuZE5vdGU+PENpdGU+PEF1dGhvcj5Uc3VnYXdhPC9BdXRob3I+PFllYXI+MjAyMDwvWWVhcj48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</w:fldData>
        </w:fldChar>
      </w:r>
      <w:r w:rsidR="00915C87">
        <w:instrText xml:space="preserve"> ADDIN EN.CITE </w:instrText>
      </w:r>
      <w:r w:rsidR="00915C87">
        <w:fldChar w:fldCharType="begin">
          <w:fldData xml:space="preserve">PEVuZE5vdGU+PENpdGU+PEF1dGhvcj5Uc3VnYXdhPC9BdXRob3I+PFllYXI+MjAyMDwvWWVhcj48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</w:fldData>
        </w:fldChar>
      </w:r>
      <w:r w:rsidR="00915C87">
        <w:instrText xml:space="preserve"> ADDIN EN.CITE.DATA </w:instrText>
      </w:r>
      <w:r w:rsidR="00915C87">
        <w:fldChar w:fldCharType="end"/>
      </w:r>
      <w:r w:rsidR="00915C87">
        <w:fldChar w:fldCharType="separate"/>
      </w:r>
      <w:r w:rsidR="00915C87">
        <w:rPr>
          <w:noProof/>
        </w:rPr>
        <w:t>(Tsugawa et al., 2020)</w:t>
      </w:r>
      <w:r w:rsidR="00915C87">
        <w:fldChar w:fldCharType="end"/>
      </w:r>
      <w:r w:rsidR="00915C87">
        <w:t xml:space="preserve"> </w:t>
      </w:r>
      <w:r w:rsidR="007C6AC7">
        <w:t xml:space="preserve">and LipidBlast </w:t>
      </w:r>
      <w:r w:rsidR="00C54D61">
        <w:fldChar w:fldCharType="begin"/>
      </w:r>
      <w:r w:rsidR="00C54D61">
        <w:instrText xml:space="preserve"> ADDIN EN.CITE &lt;EndNote&gt;&lt;Cite&gt;&lt;Author&gt;Shen&lt;/Author&gt;&lt;Year&gt;2023&lt;/Year&gt;&lt;RecNum&gt;51&lt;/RecNum&gt;&lt;DisplayText&gt;(Shen et al., 2023)&lt;/DisplayText&gt;&lt;record&gt;&lt;rec-number&gt;51&lt;/rec-number&gt;&lt;foreign-keys&gt;&lt;key app="EN" db-id="w00r059ftd9apge9dacxtwzjpwtfsaxpzd90" timestamp="1705469639"&gt;51&lt;/key&gt;&lt;/foreign-keys&gt;&lt;ref-type name="Journal Article"&gt;17&lt;/ref-type&gt;&lt;contributors&gt;&lt;authors&gt;&lt;author&gt;Shen, T.&lt;/author&gt;&lt;author&gt;Conway, C.&lt;/author&gt;&lt;author&gt;Rempfert, K. R.&lt;/author&gt;&lt;author&gt;Kyle, J. E.&lt;/author&gt;&lt;author&gt;Colby, S. M.&lt;/author&gt;&lt;author&gt;Gaul, D. A.&lt;/author&gt;&lt;author&gt;Habra, H.&lt;/author&gt;&lt;author&gt;Kong, F.&lt;/author&gt;&lt;author&gt;Bloodsworth, K. J.&lt;/author&gt;&lt;author&gt;Allen, D.&lt;/author&gt;&lt;author&gt;Evans, B. S.&lt;/author&gt;&lt;author&gt;Du, X.&lt;/author&gt;&lt;author&gt;Fernandez, F. M.&lt;/author&gt;&lt;author&gt;Metz, T. O.&lt;/author&gt;&lt;author&gt;Fiehn, O.&lt;/author&gt;&lt;author&gt;Evans, C. R.&lt;/author&gt;&lt;/authors&gt;&lt;/contributors&gt;&lt;titles&gt;&lt;title&gt;The unknown lipids project: harmonized methods improve compound identification and data reproducibility in an inter-laboratory untargeted lipidomics study&lt;/title&gt;&lt;secondary-title&gt;bioRxiv&lt;/secondary-title&gt;&lt;/titles&gt;&lt;periodical&gt;&lt;full-title&gt;bioRxiv&lt;/full-title&gt;&lt;/periodical&gt;&lt;edition&gt;20230203&lt;/edition&gt;&lt;dates&gt;&lt;year&gt;2023&lt;/year&gt;&lt;pub-dates&gt;&lt;date&gt;Feb 3&lt;/date&gt;&lt;/pub-dates&gt;&lt;/dates&gt;&lt;accession-num&gt;36778509&lt;/accession-num&gt;&lt;urls&gt;&lt;related-urls&gt;&lt;url&gt;https://www.ncbi.nlm.nih.gov/pubmed/36778509&lt;/url&gt;&lt;/related-urls&gt;&lt;/urls&gt;&lt;custom2&gt;PMC9915661&lt;/custom2&gt;&lt;electronic-resource-num&gt;10.1101/2023.02.01.526566&lt;/electronic-resource-num&gt;&lt;remote-database-name&gt;PubMed-not-MEDLINE&lt;/remote-database-name&gt;&lt;remote-database-provider&gt;NLM&lt;/remote-database-provider&gt;&lt;/record&gt;&lt;/Cite&gt;&lt;/EndNote&gt;</w:instrText>
      </w:r>
      <w:r w:rsidR="00C54D61">
        <w:fldChar w:fldCharType="separate"/>
      </w:r>
      <w:r w:rsidR="00C54D61">
        <w:rPr>
          <w:noProof/>
        </w:rPr>
        <w:t>(Shen et al., 2023)</w:t>
      </w:r>
      <w:r w:rsidR="00C54D61">
        <w:fldChar w:fldCharType="end"/>
      </w:r>
      <w:r w:rsidR="00C54D61">
        <w:t xml:space="preserve"> </w:t>
      </w:r>
      <w:r w:rsidR="0073518E">
        <w:t>and</w:t>
      </w:r>
      <w:r w:rsidR="00915C87">
        <w:t xml:space="preserve"> also</w:t>
      </w:r>
      <w:r w:rsidR="0073518E">
        <w:t xml:space="preserve"> external </w:t>
      </w:r>
      <w:r w:rsidR="001623E6">
        <w:t>spectral libraries</w:t>
      </w:r>
      <w:r w:rsidR="0073518E">
        <w:t xml:space="preserve"> such as</w:t>
      </w:r>
      <w:r w:rsidR="00915C87">
        <w:t xml:space="preserve"> </w:t>
      </w:r>
      <w:r w:rsidR="00915C87" w:rsidRPr="00915C87">
        <w:t>ESI(-</w:t>
      </w:r>
      <w:r w:rsidR="00915C87">
        <w:t>/+</w:t>
      </w:r>
      <w:r w:rsidR="00915C87" w:rsidRPr="00915C87">
        <w:t>)-MS/MS from standards+bio+in silico</w:t>
      </w:r>
      <w:r w:rsidR="0073518E">
        <w:t xml:space="preserve"> </w:t>
      </w:r>
      <w:r w:rsidR="001623E6">
        <w:t>(and other library</w:t>
      </w:r>
      <w:r w:rsidR="00F92AA9">
        <w:t>/</w:t>
      </w:r>
      <w:proofErr w:type="spellStart"/>
      <w:r w:rsidR="001623E6">
        <w:t>msp</w:t>
      </w:r>
      <w:proofErr w:type="spellEnd"/>
      <w:r w:rsidR="001623E6">
        <w:t xml:space="preserve"> files) </w:t>
      </w:r>
      <w:r w:rsidR="00915C87">
        <w:t>available at Riken (</w:t>
      </w:r>
      <w:hyperlink r:id="rId22" w:anchor="MSP" w:history="1">
        <w:r w:rsidR="00915C87" w:rsidRPr="001D20AA">
          <w:rPr>
            <w:rStyle w:val="Hyperlink"/>
          </w:rPr>
          <w:t>http://prime.psc.riken.jp/compms/msdial/main.html#MSP</w:t>
        </w:r>
      </w:hyperlink>
      <w:r w:rsidR="00915C87">
        <w:t>).</w:t>
      </w:r>
      <w:r w:rsidR="00F0201D">
        <w:t xml:space="preserve"> Samples were normalized by internal standards including CUDA. The </w:t>
      </w:r>
      <w:r w:rsidR="005C492F">
        <w:t xml:space="preserve">exported </w:t>
      </w:r>
      <w:r w:rsidR="00F0201D">
        <w:t>peak height quantitation matrix file</w:t>
      </w:r>
      <w:r w:rsidR="005C492F">
        <w:t xml:space="preserve"> </w:t>
      </w:r>
      <w:r w:rsidR="003141F5">
        <w:t xml:space="preserve">from MSDIAL </w:t>
      </w:r>
      <w:r w:rsidR="005C492F">
        <w:t xml:space="preserve">was processed further with the </w:t>
      </w:r>
      <w:r w:rsidR="005C492F" w:rsidRPr="005C492F">
        <w:t>Mass Spectral Feature List Optimizer</w:t>
      </w:r>
      <w:r w:rsidR="005C492F">
        <w:t xml:space="preserve"> </w:t>
      </w:r>
      <w:r w:rsidR="00A321BF">
        <w:t xml:space="preserve">(MS-FLO) </w:t>
      </w:r>
      <w:r w:rsidR="005C492F">
        <w:t xml:space="preserve">tool available at the Fiehn Lab (see </w:t>
      </w:r>
      <w:hyperlink r:id="rId23" w:history="1">
        <w:r w:rsidR="00B474FC" w:rsidRPr="00A7553A">
          <w:rPr>
            <w:rStyle w:val="Hyperlink"/>
          </w:rPr>
          <w:t>https://msflo.fiehnlab.ucdavis.edu/#/)using</w:t>
        </w:r>
      </w:hyperlink>
      <w:r w:rsidR="00B474FC">
        <w:t xml:space="preserve"> default parameters by simply submitting the exported peak height files from MSDIAL</w:t>
      </w:r>
      <w:r w:rsidR="00A321BF">
        <w:t>. MS-FLO</w:t>
      </w:r>
      <w:r w:rsidR="004A1ECE">
        <w:t xml:space="preserve"> reduces the number of features by revealing redundancies, thereby improving downstream statistical analyses</w:t>
      </w:r>
      <w:r w:rsidR="00F95BAC" w:rsidRPr="00F95BAC">
        <w:t xml:space="preserve"> </w:t>
      </w:r>
      <w:r w:rsidR="00F95BAC">
        <w:fldChar w:fldCharType="begin">
          <w:fldData xml:space="preserve">PEVuZE5vdGU+PENpdGU+PEF1dGhvcj5EZUZlbGljZTwvQXV0aG9yPjxZZWFyPjIwMTc8L1llYXI+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</w:fldData>
        </w:fldChar>
      </w:r>
      <w:r w:rsidR="00F92AA9">
        <w:instrText xml:space="preserve"> ADDIN EN.CITE </w:instrText>
      </w:r>
      <w:r w:rsidR="00F92AA9">
        <w:fldChar w:fldCharType="begin">
          <w:fldData xml:space="preserve">PEVuZE5vdGU+PENpdGU+PEF1dGhvcj5EZUZlbGljZTwvQXV0aG9yPjxZZWFyPjIwMTc8L1llYXI+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</w:fldData>
        </w:fldChar>
      </w:r>
      <w:r w:rsidR="00F92AA9">
        <w:instrText xml:space="preserve"> ADDIN EN.CITE.DATA </w:instrText>
      </w:r>
      <w:r w:rsidR="00F92AA9">
        <w:fldChar w:fldCharType="end"/>
      </w:r>
      <w:r w:rsidR="00F95BAC">
        <w:fldChar w:fldCharType="separate"/>
      </w:r>
      <w:r w:rsidR="00F92AA9">
        <w:rPr>
          <w:noProof/>
        </w:rPr>
        <w:t>(DeFelice et al., 2017)</w:t>
      </w:r>
      <w:r w:rsidR="00F95BAC">
        <w:fldChar w:fldCharType="end"/>
      </w:r>
      <w:r w:rsidR="004A1ECE">
        <w:t xml:space="preserve">. The </w:t>
      </w:r>
      <w:r w:rsidR="003141F5">
        <w:t xml:space="preserve">MS-FLO </w:t>
      </w:r>
      <w:r w:rsidR="004A1ECE">
        <w:t xml:space="preserve">cleaned matrix </w:t>
      </w:r>
      <w:r w:rsidR="003141F5">
        <w:t>was</w:t>
      </w:r>
      <w:r w:rsidR="004A1ECE">
        <w:t xml:space="preserve"> imported into Perseus</w:t>
      </w:r>
      <w:r w:rsidR="00E60F30">
        <w:t xml:space="preserve"> </w:t>
      </w:r>
      <w:r w:rsidR="00E60F30">
        <w:fldChar w:fldCharType="begin">
          <w:fldData xml:space="preserve">PEVuZE5vdGU+PENpdGU+PEF1dGhvcj5UeWFub3ZhPC9BdXRob3I+PFllYXI+MjAxNjwvWWVhcj48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</w:fldData>
        </w:fldChar>
      </w:r>
      <w:r w:rsidR="00E60F30">
        <w:instrText xml:space="preserve"> ADDIN EN.CITE </w:instrText>
      </w:r>
      <w:r w:rsidR="00E60F30">
        <w:fldChar w:fldCharType="begin">
          <w:fldData xml:space="preserve">PEVuZE5vdGU+PENpdGU+PEF1dGhvcj5UeWFub3ZhPC9BdXRob3I+PFllYXI+MjAxNjwvWWVhcj48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</w:fldData>
        </w:fldChar>
      </w:r>
      <w:r w:rsidR="00E60F30">
        <w:instrText xml:space="preserve"> ADDIN EN.CITE.DATA </w:instrText>
      </w:r>
      <w:r w:rsidR="00E60F30">
        <w:fldChar w:fldCharType="end"/>
      </w:r>
      <w:r w:rsidR="00E60F30">
        <w:fldChar w:fldCharType="separate"/>
      </w:r>
      <w:r w:rsidR="00E60F30">
        <w:rPr>
          <w:noProof/>
        </w:rPr>
        <w:t>(Tyanova</w:t>
      </w:r>
      <w:r w:rsidR="00E60F30" w:rsidRPr="00E60F30">
        <w:rPr>
          <w:i/>
          <w:noProof/>
        </w:rPr>
        <w:t xml:space="preserve"> et al.</w:t>
      </w:r>
      <w:r w:rsidR="00E60F30">
        <w:rPr>
          <w:noProof/>
        </w:rPr>
        <w:t>, 2016)</w:t>
      </w:r>
      <w:r w:rsidR="00E60F30">
        <w:fldChar w:fldCharType="end"/>
      </w:r>
      <w:r w:rsidR="004A1ECE">
        <w:t xml:space="preserve"> </w:t>
      </w:r>
      <w:r w:rsidR="00E60F30">
        <w:t>and/</w:t>
      </w:r>
      <w:r w:rsidR="004A1ECE">
        <w:t xml:space="preserve">or R for downstream statistical analyses. </w:t>
      </w:r>
      <w:r w:rsidR="00F95BAC">
        <w:t>After adding categorical (sample groups</w:t>
      </w:r>
      <w:r w:rsidR="00454C85">
        <w:t>, i.e. where all replicates from each species represents a class</w:t>
      </w:r>
      <w:r w:rsidR="00F95BAC">
        <w:t>) and numerical (maximal lifespan, adult weight</w:t>
      </w:r>
      <w:r w:rsidR="00BA585A">
        <w:t>/BM</w:t>
      </w:r>
      <w:r w:rsidR="00F95BAC">
        <w:t>, female sexual maturity</w:t>
      </w:r>
      <w:r w:rsidR="00454C85">
        <w:t xml:space="preserve"> for each respective species/class</w:t>
      </w:r>
      <w:r w:rsidR="00F95BAC">
        <w:t>)</w:t>
      </w:r>
      <w:r w:rsidR="005D50AC">
        <w:t xml:space="preserve"> </w:t>
      </w:r>
      <w:r w:rsidR="00F95BAC">
        <w:t>annotations, the total ion intensit</w:t>
      </w:r>
      <w:r w:rsidR="00392E55">
        <w:t>ies</w:t>
      </w:r>
      <w:r w:rsidR="00F95BAC">
        <w:t xml:space="preserve"> of feature</w:t>
      </w:r>
      <w:r w:rsidR="00392E55">
        <w:t>s</w:t>
      </w:r>
      <w:r w:rsidR="00F95BAC">
        <w:t xml:space="preserve"> </w:t>
      </w:r>
      <w:r w:rsidR="00F92AA9">
        <w:t>were</w:t>
      </w:r>
      <w:r w:rsidR="00F95BAC">
        <w:t xml:space="preserve"> </w:t>
      </w:r>
      <w:r w:rsidR="00392E55">
        <w:t xml:space="preserve">log2(x) </w:t>
      </w:r>
      <w:r w:rsidR="00F95BAC">
        <w:t xml:space="preserve">transformed and the matrix </w:t>
      </w:r>
      <w:r w:rsidR="00F92AA9">
        <w:t>was</w:t>
      </w:r>
      <w:r w:rsidR="00F95BAC">
        <w:t xml:space="preserve"> filtered for valid values. </w:t>
      </w:r>
      <w:r w:rsidR="005D50AC">
        <w:t xml:space="preserve">Traits for categorical annotations </w:t>
      </w:r>
      <w:r w:rsidR="003141F5">
        <w:t>such as maximal lifespan, adult weight</w:t>
      </w:r>
      <w:r w:rsidR="00BA585A">
        <w:t>/BM</w:t>
      </w:r>
      <w:r w:rsidR="003141F5">
        <w:t xml:space="preserve">, and time to female sexual maturity </w:t>
      </w:r>
      <w:r w:rsidR="005D50AC">
        <w:t xml:space="preserve">were obtained from the AnAge Database </w:t>
      </w:r>
      <w:r w:rsidR="005D50AC">
        <w:fldChar w:fldCharType="begin">
          <w:fldData xml:space="preserve">PEVuZE5vdGU+PENpdGU+PEF1dGhvcj5kZSBNYWdhbGhhZXM8L0F1dGhvcj48WWVhcj4yMDIzPC9Z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</w:fldData>
        </w:fldChar>
      </w:r>
      <w:r w:rsidR="005F0DF0">
        <w:instrText xml:space="preserve"> ADDIN EN.CITE </w:instrText>
      </w:r>
      <w:r w:rsidR="005F0DF0">
        <w:fldChar w:fldCharType="begin">
          <w:fldData xml:space="preserve">PEVuZE5vdGU+PENpdGU+PEF1dGhvcj5kZSBNYWdhbGhhZXM8L0F1dGhvcj48WWVhcj4yMDIzPC9Z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</w:fldData>
        </w:fldChar>
      </w:r>
      <w:r w:rsidR="005F0DF0">
        <w:instrText xml:space="preserve"> ADDIN EN.CITE.DATA </w:instrText>
      </w:r>
      <w:r w:rsidR="005F0DF0">
        <w:fldChar w:fldCharType="end"/>
      </w:r>
      <w:r w:rsidR="005D50AC">
        <w:fldChar w:fldCharType="separate"/>
      </w:r>
      <w:r w:rsidR="005D50AC">
        <w:rPr>
          <w:noProof/>
        </w:rPr>
        <w:t>(de Magalhaes et al., 2023; de Magalhaes and Costa, 2009; Stuart et al., 2013)</w:t>
      </w:r>
      <w:r w:rsidR="005D50AC">
        <w:fldChar w:fldCharType="end"/>
      </w:r>
      <w:r w:rsidR="001623E6">
        <w:t xml:space="preserve"> and also used as log2(x) transformed values</w:t>
      </w:r>
      <w:r w:rsidR="005D50AC">
        <w:t xml:space="preserve">. </w:t>
      </w:r>
      <w:r w:rsidR="000B41B5">
        <w:t xml:space="preserve">A </w:t>
      </w:r>
      <w:r w:rsidR="00674324">
        <w:t>matrix with</w:t>
      </w:r>
      <w:r w:rsidR="00AA66C5">
        <w:t xml:space="preserve"> </w:t>
      </w:r>
      <w:r w:rsidR="006F6CD6">
        <w:t xml:space="preserve">at least </w:t>
      </w:r>
      <w:r w:rsidR="001E371E">
        <w:t>8</w:t>
      </w:r>
      <w:r w:rsidR="006F6CD6">
        <w:t xml:space="preserve">0% </w:t>
      </w:r>
      <w:r w:rsidR="001E371E">
        <w:t xml:space="preserve">total </w:t>
      </w:r>
      <w:r w:rsidR="006F6CD6">
        <w:t>valid values</w:t>
      </w:r>
      <w:r w:rsidR="000B41B5">
        <w:t xml:space="preserve"> was used for downstream analyses</w:t>
      </w:r>
      <w:r w:rsidR="00674324">
        <w:t>. M</w:t>
      </w:r>
      <w:r w:rsidR="006F6CD6">
        <w:t xml:space="preserve">issing values </w:t>
      </w:r>
      <w:r w:rsidR="000B41B5">
        <w:t>wer</w:t>
      </w:r>
      <w:r w:rsidR="00454C85">
        <w:t>e</w:t>
      </w:r>
      <w:r w:rsidR="0032270C">
        <w:t xml:space="preserve"> replaced</w:t>
      </w:r>
      <w:r w:rsidR="006F6CD6">
        <w:t xml:space="preserve"> by </w:t>
      </w:r>
      <w:r w:rsidR="00AA66C5">
        <w:t xml:space="preserve">artificial </w:t>
      </w:r>
      <w:r w:rsidR="006F6CD6">
        <w:t>values 1.8 below the normal distribution (the default for imputation</w:t>
      </w:r>
      <w:r w:rsidR="003141F5">
        <w:t xml:space="preserve"> by </w:t>
      </w:r>
      <w:r w:rsidR="003141F5">
        <w:lastRenderedPageBreak/>
        <w:t>Perseus</w:t>
      </w:r>
      <w:r w:rsidR="006F6CD6">
        <w:t>)</w:t>
      </w:r>
      <w:r w:rsidR="00D74FBA">
        <w:t xml:space="preserve">. </w:t>
      </w:r>
      <w:r w:rsidR="002937BA">
        <w:t>Hierarchical</w:t>
      </w:r>
      <w:r w:rsidR="00D74FBA">
        <w:t xml:space="preserve"> clustering (based on Euclidean </w:t>
      </w:r>
      <w:r w:rsidR="002937BA">
        <w:t>distance</w:t>
      </w:r>
      <w:r w:rsidR="00627C96">
        <w:t xml:space="preserve"> or</w:t>
      </w:r>
      <w:r w:rsidR="003141F5">
        <w:t xml:space="preserve"> </w:t>
      </w:r>
      <w:r w:rsidR="00627C96">
        <w:t>Spearman</w:t>
      </w:r>
      <w:r w:rsidR="003141F5">
        <w:t xml:space="preserve"> Correlation)</w:t>
      </w:r>
      <w:r w:rsidR="00926966">
        <w:t xml:space="preserve"> </w:t>
      </w:r>
      <w:r w:rsidR="00627C96">
        <w:t>and Principal</w:t>
      </w:r>
      <w:r w:rsidR="006221F2">
        <w:t xml:space="preserve"> Component Analysis (PCA)</w:t>
      </w:r>
      <w:r w:rsidR="00926966">
        <w:t xml:space="preserve"> </w:t>
      </w:r>
      <w:r w:rsidR="000B41B5">
        <w:t>were</w:t>
      </w:r>
      <w:r w:rsidR="00627C96">
        <w:t xml:space="preserve"> used </w:t>
      </w:r>
      <w:r w:rsidR="001623E6">
        <w:t>to indicate</w:t>
      </w:r>
      <w:r w:rsidR="00926966">
        <w:t xml:space="preserve"> agreement between biological replicates</w:t>
      </w:r>
      <w:r w:rsidR="00627C96">
        <w:t xml:space="preserve"> and distance between species</w:t>
      </w:r>
      <w:r w:rsidR="00392E55">
        <w:t xml:space="preserve">. </w:t>
      </w:r>
      <w:r w:rsidR="00454C85">
        <w:t xml:space="preserve">Reproducibility </w:t>
      </w:r>
      <w:r w:rsidR="000B41B5">
        <w:t>was</w:t>
      </w:r>
      <w:r w:rsidR="00454C85">
        <w:t xml:space="preserve"> </w:t>
      </w:r>
      <w:r w:rsidR="00926966">
        <w:t xml:space="preserve">also </w:t>
      </w:r>
      <w:r w:rsidR="00454C85">
        <w:t>assessed by t</w:t>
      </w:r>
      <w:r w:rsidR="005D50AC">
        <w:t>he coefficient of variation (</w:t>
      </w:r>
      <w:r w:rsidR="005D50AC" w:rsidRPr="005D50AC">
        <w:t>standard deviation divided by</w:t>
      </w:r>
      <w:r w:rsidR="00926966">
        <w:t xml:space="preserve"> the</w:t>
      </w:r>
      <w:r w:rsidR="005D50AC" w:rsidRPr="005D50AC">
        <w:t xml:space="preserve"> mean</w:t>
      </w:r>
      <w:r w:rsidR="005D50AC">
        <w:t>) of each feature of each biological replicate.</w:t>
      </w:r>
      <w:r w:rsidR="00926966">
        <w:t xml:space="preserve"> </w:t>
      </w:r>
      <w:r w:rsidR="00674324">
        <w:t>In cases where the total score</w:t>
      </w:r>
      <w:r w:rsidR="000B41B5">
        <w:t xml:space="preserve"> for a library match</w:t>
      </w:r>
      <w:r w:rsidR="00674324">
        <w:t xml:space="preserve"> </w:t>
      </w:r>
      <w:r w:rsidR="000B41B5">
        <w:t>by</w:t>
      </w:r>
      <w:r w:rsidR="00674324">
        <w:t xml:space="preserve"> MSDIAL was &gt;0.9, the annotation </w:t>
      </w:r>
      <w:r>
        <w:t>was</w:t>
      </w:r>
      <w:r w:rsidR="00674324">
        <w:t xml:space="preserve"> acc</w:t>
      </w:r>
      <w:r>
        <w:t>epted</w:t>
      </w:r>
      <w:r w:rsidR="00EE0629">
        <w:t>. In these cases,</w:t>
      </w:r>
      <w:r w:rsidR="00807FFE">
        <w:t xml:space="preserve"> Total Scores (in MSDIAL) indicated a high level of confidence </w:t>
      </w:r>
      <w:r w:rsidR="00EE0629">
        <w:t>and these features</w:t>
      </w:r>
      <w:r w:rsidR="00807FFE">
        <w:t xml:space="preserve"> segregated from other metabolites/lipids that remained unknown. We did not discard any feature since unknowns can still be quantified accurately and correlated with MLS. We kept track of unknown features of interest by their alignment ID from a particular MSDIAL run as well as their ID assigned by MS-FLO that contains their relative retention time and accurate mass. In addition, we also kept track of any MS2 data collected that can aid in identification of a feature using other methods. </w:t>
      </w:r>
      <w:r w:rsidR="00EE0629">
        <w:t xml:space="preserve">In cases of unknowns that show a high correlation with MLS, we </w:t>
      </w:r>
      <w:r w:rsidR="00807FFE">
        <w:t xml:space="preserve">exported </w:t>
      </w:r>
      <w:proofErr w:type="spellStart"/>
      <w:r w:rsidR="00807FFE">
        <w:t>msp</w:t>
      </w:r>
      <w:proofErr w:type="spellEnd"/>
      <w:r w:rsidR="00807FFE">
        <w:t xml:space="preserve"> and </w:t>
      </w:r>
      <w:proofErr w:type="spellStart"/>
      <w:r w:rsidR="00807FFE">
        <w:t>mgf</w:t>
      </w:r>
      <w:proofErr w:type="spellEnd"/>
      <w:r w:rsidR="00807FFE">
        <w:t xml:space="preserve"> files for the MS2 spectra to search with other software </w:t>
      </w:r>
      <w:r w:rsidR="00F92AA9">
        <w:t>including Sirius</w:t>
      </w:r>
      <w:r w:rsidR="003B0944">
        <w:t xml:space="preserve"> </w:t>
      </w:r>
      <w:r w:rsidR="003B0944">
        <w:fldChar w:fldCharType="begin">
          <w:fldData xml:space="preserve">PEVuZE5vdGU+PENpdGU+PEF1dGhvcj5EdWhya29wPC9BdXRob3I+PFllYXI+MjAxOTwvWWVhcj48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</w:fldData>
        </w:fldChar>
      </w:r>
      <w:r w:rsidR="003B0944">
        <w:instrText xml:space="preserve"> ADDIN EN.CITE </w:instrText>
      </w:r>
      <w:r w:rsidR="003B0944">
        <w:fldChar w:fldCharType="begin">
          <w:fldData xml:space="preserve">PEVuZE5vdGU+PENpdGU+PEF1dGhvcj5EdWhya29wPC9BdXRob3I+PFllYXI+MjAxOTwvWWVhcj48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</w:fldData>
        </w:fldChar>
      </w:r>
      <w:r w:rsidR="003B0944">
        <w:instrText xml:space="preserve"> ADDIN EN.CITE.DATA </w:instrText>
      </w:r>
      <w:r w:rsidR="003B0944">
        <w:fldChar w:fldCharType="end"/>
      </w:r>
      <w:r w:rsidR="003B0944">
        <w:fldChar w:fldCharType="separate"/>
      </w:r>
      <w:r w:rsidR="003B0944">
        <w:rPr>
          <w:noProof/>
        </w:rPr>
        <w:t>(Duhrkop et al., 2019; Ludwig et al., 2020)</w:t>
      </w:r>
      <w:r w:rsidR="003B0944">
        <w:fldChar w:fldCharType="end"/>
      </w:r>
      <w:r w:rsidR="00E44138">
        <w:t>, MS-FINDER</w:t>
      </w:r>
      <w:r w:rsidR="003B0944">
        <w:t xml:space="preserve"> </w:t>
      </w:r>
      <w:r w:rsidR="003B0944">
        <w:fldChar w:fldCharType="begin">
          <w:fldData xml:space="preserve">PEVuZE5vdGU+PENpdGU+PEF1dGhvcj5GcmFpc2llci1WYW5uaWVyPC9BdXRob3I+PFllYXI+MjAy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</w:fldData>
        </w:fldChar>
      </w:r>
      <w:r w:rsidR="003B0944">
        <w:instrText xml:space="preserve"> ADDIN EN.CITE </w:instrText>
      </w:r>
      <w:r w:rsidR="003B0944">
        <w:fldChar w:fldCharType="begin">
          <w:fldData xml:space="preserve">PEVuZE5vdGU+PENpdGU+PEF1dGhvcj5GcmFpc2llci1WYW5uaWVyPC9BdXRob3I+PFllYXI+MjAy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</w:fldData>
        </w:fldChar>
      </w:r>
      <w:r w:rsidR="003B0944">
        <w:instrText xml:space="preserve"> ADDIN EN.CITE.DATA </w:instrText>
      </w:r>
      <w:r w:rsidR="003B0944">
        <w:fldChar w:fldCharType="end"/>
      </w:r>
      <w:r w:rsidR="003B0944">
        <w:fldChar w:fldCharType="separate"/>
      </w:r>
      <w:r w:rsidR="003B0944">
        <w:rPr>
          <w:noProof/>
        </w:rPr>
        <w:t>(Fraisier-Vannier et al., 2020; Tsugawa et al., 2017; Tsugawa et al., 2016)</w:t>
      </w:r>
      <w:r w:rsidR="003B0944">
        <w:fldChar w:fldCharType="end"/>
      </w:r>
      <w:r w:rsidR="00E44138">
        <w:t xml:space="preserve">, </w:t>
      </w:r>
      <w:r w:rsidR="00EE0629">
        <w:t xml:space="preserve">and </w:t>
      </w:r>
      <w:r w:rsidR="00E44138">
        <w:t>NIST MS-search software</w:t>
      </w:r>
      <w:r w:rsidR="003B0944">
        <w:t xml:space="preserve"> </w:t>
      </w:r>
      <w:r w:rsidR="00EE0629">
        <w:t>with</w:t>
      </w:r>
      <w:r w:rsidR="003B0944">
        <w:t xml:space="preserve"> the most current NIST database (see: </w:t>
      </w:r>
      <w:hyperlink r:id="rId24" w:history="1">
        <w:r w:rsidR="003B0944">
          <w:rPr>
            <w:rStyle w:val="Hyperlink"/>
          </w:rPr>
          <w:t>chemdata:nistlibs []</w:t>
        </w:r>
      </w:hyperlink>
      <w:r w:rsidR="003B0944">
        <w:t>)</w:t>
      </w:r>
      <w:r w:rsidR="00EE0629">
        <w:t>.</w:t>
      </w:r>
      <w:r w:rsidR="00F92AA9">
        <w:t xml:space="preserve"> </w:t>
      </w:r>
      <w:r w:rsidR="00A0189D">
        <w:t>W</w:t>
      </w:r>
      <w:r w:rsidR="00EE0629">
        <w:t>hen possible, w</w:t>
      </w:r>
      <w:r w:rsidR="00A0189D">
        <w:t xml:space="preserve">e </w:t>
      </w:r>
      <w:r w:rsidR="00B474FC">
        <w:t xml:space="preserve">have begun </w:t>
      </w:r>
      <w:r w:rsidR="00A0189D">
        <w:t>implement</w:t>
      </w:r>
      <w:r w:rsidR="00B474FC">
        <w:t>ing</w:t>
      </w:r>
      <w:r w:rsidR="00A0189D">
        <w:t xml:space="preserve"> t</w:t>
      </w:r>
      <w:r w:rsidR="00674324">
        <w:t xml:space="preserve">he five levels of confidence routinely employed by the Compound Identification working group of the Metabolomics Society and discussed by the Metabolomics Standards Initiative </w:t>
      </w:r>
      <w:r w:rsidR="00E44138">
        <w:fldChar w:fldCharType="begin">
          <w:fldData xml:space="preserve">PEVuZE5vdGU+PENpdGU+PEF1dGhvcj5CbGF6ZW5vdmljPC9BdXRob3I+PFllYXI+MjAxODwvWWVh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</w:fldData>
        </w:fldChar>
      </w:r>
      <w:r w:rsidR="00E44138">
        <w:instrText xml:space="preserve"> ADDIN EN.CITE </w:instrText>
      </w:r>
      <w:r w:rsidR="00E44138">
        <w:fldChar w:fldCharType="begin">
          <w:fldData xml:space="preserve">PEVuZE5vdGU+PENpdGU+PEF1dGhvcj5CbGF6ZW5vdmljPC9BdXRob3I+PFllYXI+MjAxODwvWWVh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</w:fldData>
        </w:fldChar>
      </w:r>
      <w:r w:rsidR="00E44138">
        <w:instrText xml:space="preserve"> ADDIN EN.CITE.DATA </w:instrText>
      </w:r>
      <w:r w:rsidR="00E44138">
        <w:fldChar w:fldCharType="end"/>
      </w:r>
      <w:r w:rsidR="00E44138">
        <w:fldChar w:fldCharType="separate"/>
      </w:r>
      <w:r w:rsidR="00E44138">
        <w:rPr>
          <w:noProof/>
        </w:rPr>
        <w:t>(Blazenovic et al., 2018; Blazenovic et al., 2017)</w:t>
      </w:r>
      <w:r w:rsidR="00E44138">
        <w:fldChar w:fldCharType="end"/>
      </w:r>
      <w:r w:rsidR="002162B8">
        <w:t xml:space="preserve"> which consider parameters such as accurate mass, retention time and MS2 profiles (both matching peaks and their relative intensities)</w:t>
      </w:r>
      <w:r w:rsidR="00E44138">
        <w:t xml:space="preserve">. </w:t>
      </w:r>
      <w:r w:rsidR="002162B8">
        <w:t>Identification of unknowns is expected to extend beyond the current funding period</w:t>
      </w:r>
      <w:r w:rsidR="00EE0629">
        <w:t xml:space="preserve"> and is currently a lower priority. Y</w:t>
      </w:r>
      <w:r w:rsidR="002162B8">
        <w:t xml:space="preserve">et, if identified, they </w:t>
      </w:r>
      <w:r w:rsidR="00EE0629">
        <w:t>have the potential to reveal novel aspects of</w:t>
      </w:r>
      <w:r w:rsidR="002162B8">
        <w:t xml:space="preserve"> cross-species biology that may impact MLS. In order to facilitate additional downstream </w:t>
      </w:r>
      <w:r w:rsidR="009B009D">
        <w:t>informatics</w:t>
      </w:r>
      <w:r w:rsidR="00EE0629">
        <w:t xml:space="preserve"> with the metabolites/lipids of interest that show a high degree of confidence in their annotation</w:t>
      </w:r>
      <w:r w:rsidR="009B009D">
        <w:t>, w</w:t>
      </w:r>
      <w:r w:rsidR="00C54D61">
        <w:t xml:space="preserve">e employed the </w:t>
      </w:r>
      <w:r w:rsidR="00C54D61" w:rsidRPr="00C54D61">
        <w:t xml:space="preserve">Chemical Translation Service </w:t>
      </w:r>
      <w:r w:rsidR="00C54D61">
        <w:t>available through the Fiehn Lab (</w:t>
      </w:r>
      <w:r w:rsidR="00C54D61" w:rsidRPr="00C54D61">
        <w:t>http://cts.fiehnlab.ucdavis.edu/</w:t>
      </w:r>
      <w:r w:rsidR="00C54D61">
        <w:t xml:space="preserve"> ) to convert </w:t>
      </w:r>
      <w:r w:rsidR="00C54D61" w:rsidRPr="00C54D61">
        <w:t>compound identifiers, including CAS, CHEBI, compound formulas, Human Metabolome Database HMDB, InChI, InChIKey, IUPAC name, KEGG</w:t>
      </w:r>
      <w:r w:rsidR="00844235">
        <w:t xml:space="preserve"> compound ID</w:t>
      </w:r>
      <w:r w:rsidR="00C54D61" w:rsidRPr="00C54D61">
        <w:t>, LipidMaps, PubChem CID+SID, SMILES and chemical synonym names</w:t>
      </w:r>
      <w:r w:rsidR="00C54D61">
        <w:t xml:space="preserve"> to facilitate pathway</w:t>
      </w:r>
      <w:r w:rsidR="00844235">
        <w:t>/other</w:t>
      </w:r>
      <w:r w:rsidR="00C54D61">
        <w:t xml:space="preserve"> analys</w:t>
      </w:r>
      <w:r w:rsidR="00844235">
        <w:t>e</w:t>
      </w:r>
      <w:r w:rsidR="00C54D61">
        <w:t xml:space="preserve">s. For lipids, we employed the Lipid Ontology Enrichment Analysis tool </w:t>
      </w:r>
      <w:r w:rsidR="00844235">
        <w:t>(see</w:t>
      </w:r>
      <w:r w:rsidR="00844235" w:rsidRPr="00844235">
        <w:t xml:space="preserve"> http://lipidontology.com/</w:t>
      </w:r>
      <w:r w:rsidR="00844235">
        <w:t xml:space="preserve">) </w:t>
      </w:r>
      <w:r w:rsidR="00C54D61">
        <w:t xml:space="preserve">for lipidomic data </w:t>
      </w:r>
      <w:r w:rsidR="00C54D61">
        <w:fldChar w:fldCharType="begin">
          <w:fldData xml:space="preserve">PEVuZE5vdGU+PENpdGU+PEF1dGhvcj5Nb2xlbmFhcjwvQXV0aG9yPjxZZWFyPjIwMjM8L1llYXI+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</w:fldData>
        </w:fldChar>
      </w:r>
      <w:r w:rsidR="00C54D61">
        <w:instrText xml:space="preserve"> ADDIN EN.CITE </w:instrText>
      </w:r>
      <w:r w:rsidR="00C54D61">
        <w:fldChar w:fldCharType="begin">
          <w:fldData xml:space="preserve">PEVuZE5vdGU+PENpdGU+PEF1dGhvcj5Nb2xlbmFhcjwvQXV0aG9yPjxZZWFyPjIwMjM8L1llYXI+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</w:fldData>
        </w:fldChar>
      </w:r>
      <w:r w:rsidR="00C54D61">
        <w:instrText xml:space="preserve"> ADDIN EN.CITE.DATA </w:instrText>
      </w:r>
      <w:r w:rsidR="00C54D61">
        <w:fldChar w:fldCharType="end"/>
      </w:r>
      <w:r w:rsidR="00C54D61">
        <w:fldChar w:fldCharType="separate"/>
      </w:r>
      <w:r w:rsidR="00C54D61">
        <w:rPr>
          <w:noProof/>
        </w:rPr>
        <w:t>(Molenaar et al., 2023; Molenaar et al., 2019)</w:t>
      </w:r>
      <w:r w:rsidR="00C54D61">
        <w:fldChar w:fldCharType="end"/>
      </w:r>
      <w:r w:rsidR="005D50AC">
        <w:t xml:space="preserve"> </w:t>
      </w:r>
      <w:r w:rsidR="00C54D61">
        <w:t xml:space="preserve">to reveal properties of lipids that were correlated with MLS. We also employed ChemRich </w:t>
      </w:r>
      <w:r w:rsidR="0079166C">
        <w:fldChar w:fldCharType="begin"/>
      </w:r>
      <w:r w:rsidR="0079166C">
        <w:instrText xml:space="preserve"> ADDIN EN.CITE &lt;EndNote&gt;&lt;Cite&gt;&lt;Author&gt;Barupal&lt;/Author&gt;&lt;Year&gt;2017&lt;/Year&gt;&lt;RecNum&gt;54&lt;/RecNum&gt;&lt;DisplayText&gt;(Barupal and Fiehn, 2017)&lt;/DisplayText&gt;&lt;record&gt;&lt;rec-number&gt;54&lt;/rec-number&gt;&lt;foreign-keys&gt;&lt;key app="EN" db-id="w00r059ftd9apge9dacxtwzjpwtfsaxpzd90" timestamp="1705470518"&gt;54&lt;/key&gt;&lt;/foreign-keys&gt;&lt;ref-type name="Journal Article"&gt;17&lt;/ref-type&gt;&lt;contributors&gt;&lt;authors&gt;&lt;author&gt;Barupal, D. K.&lt;/author&gt;&lt;author&gt;Fiehn, O.&lt;/author&gt;&lt;/authors&gt;&lt;/contributors&gt;&lt;auth-address&gt;NIH-West Coast Metabolomics Center, Genome Center University of California, Davis, USA.&amp;#xD;NIH-West Coast Metabolomics Center, Genome Center University of California, Davis, USA. ofiehn@ucdavis.edu.&lt;/auth-address&gt;&lt;titles&gt;&lt;title&gt;Chemical Similarity Enrichment Analysis (ChemRICH) as alternative to biochemical pathway mapping for metabolomic datasets&lt;/title&gt;&lt;secondary-title&gt;Sci Rep&lt;/secondary-title&gt;&lt;/titles&gt;&lt;periodical&gt;&lt;full-title&gt;Sci Rep&lt;/full-title&gt;&lt;/periodical&gt;&lt;pages&gt;14567&lt;/pages&gt;&lt;volume&gt;7&lt;/volume&gt;&lt;number&gt;1&lt;/number&gt;&lt;edition&gt;20171106&lt;/edition&gt;&lt;keywords&gt;&lt;keyword&gt;Animals&lt;/keyword&gt;&lt;keyword&gt;Biological Ontologies&lt;/keyword&gt;&lt;keyword&gt;*Data Interpretation, Statistical&lt;/keyword&gt;&lt;keyword&gt;Datasets as Topic&lt;/keyword&gt;&lt;keyword&gt;Diabetes Mellitus, Experimental/etiology/metabolism&lt;/keyword&gt;&lt;keyword&gt;Disease Models, Animal&lt;/keyword&gt;&lt;keyword&gt;Humans&lt;/keyword&gt;&lt;keyword&gt;*Metabolic Networks and Pathways&lt;/keyword&gt;&lt;keyword&gt;*Metabolomics/methods&lt;/keyword&gt;&lt;keyword&gt;Mice&lt;/keyword&gt;&lt;/keywords&gt;&lt;dates&gt;&lt;year&gt;2017&lt;/year&gt;&lt;pub-dates&gt;&lt;date&gt;Nov 6&lt;/date&gt;&lt;/pub-dates&gt;&lt;/dates&gt;&lt;isbn&gt;2045-2322 (Electronic)&amp;#xD;2045-2322 (Linking)&lt;/isbn&gt;&lt;accession-num&gt;29109515&lt;/accession-num&gt;&lt;urls&gt;&lt;related-urls&gt;&lt;url&gt;https://www.ncbi.nlm.nih.gov/pubmed/29109515&lt;/url&gt;&lt;/related-urls&gt;&lt;/urls&gt;&lt;custom1&gt;The authors declare that they have no competing interests.&lt;/custom1&gt;&lt;custom2&gt;PMC5673929&lt;/custom2&gt;&lt;electronic-resource-num&gt;10.1038/s41598-017-15231-w&lt;/electronic-resource-num&gt;&lt;remote-database-name&gt;Medline&lt;/remote-database-name&gt;&lt;remote-database-provider&gt;NLM&lt;/remote-database-provider&gt;&lt;/record&gt;&lt;/Cite&gt;&lt;/EndNote&gt;</w:instrText>
      </w:r>
      <w:r w:rsidR="0079166C">
        <w:fldChar w:fldCharType="separate"/>
      </w:r>
      <w:r w:rsidR="0079166C">
        <w:rPr>
          <w:noProof/>
        </w:rPr>
        <w:t>(Barupal and Fiehn, 2017)</w:t>
      </w:r>
      <w:r w:rsidR="0079166C">
        <w:fldChar w:fldCharType="end"/>
      </w:r>
      <w:r w:rsidR="0079166C">
        <w:t xml:space="preserve"> to reveal chemical similarities between molecules of interest </w:t>
      </w:r>
      <w:r w:rsidR="00C54D61">
        <w:t xml:space="preserve">and MetaboAnalyst </w:t>
      </w:r>
      <w:r w:rsidR="0079166C">
        <w:t xml:space="preserve">tools for additional analyses of molecules of interest </w:t>
      </w:r>
      <w:r w:rsidR="0079166C">
        <w:fldChar w:fldCharType="begin">
          <w:fldData xml:space="preserve">PEVuZE5vdGU+PENpdGU+PEF1dGhvcj5Ib3dlbGw8L0F1dGhvcj48WWVhcj4yMDIzPC9ZZWFyPjxS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</w:fldData>
        </w:fldChar>
      </w:r>
      <w:r w:rsidR="0079166C">
        <w:instrText xml:space="preserve"> ADDIN EN.CITE </w:instrText>
      </w:r>
      <w:r w:rsidR="0079166C">
        <w:fldChar w:fldCharType="begin">
          <w:fldData xml:space="preserve">PEVuZE5vdGU+PENpdGU+PEF1dGhvcj5Ib3dlbGw8L0F1dGhvcj48WWVhcj4yMDIzPC9ZZWFyPjxS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</w:fldData>
        </w:fldChar>
      </w:r>
      <w:r w:rsidR="0079166C">
        <w:instrText xml:space="preserve"> ADDIN EN.CITE.DATA </w:instrText>
      </w:r>
      <w:r w:rsidR="0079166C">
        <w:fldChar w:fldCharType="end"/>
      </w:r>
      <w:r w:rsidR="0079166C">
        <w:fldChar w:fldCharType="separate"/>
      </w:r>
      <w:r w:rsidR="0079166C">
        <w:rPr>
          <w:noProof/>
        </w:rPr>
        <w:t>(Howell and Yaros, 2023; Pang et al., 2021; Pang et al., 2022)</w:t>
      </w:r>
      <w:r w:rsidR="0079166C">
        <w:fldChar w:fldCharType="end"/>
      </w:r>
      <w:r w:rsidR="0079166C">
        <w:t xml:space="preserve">. </w:t>
      </w:r>
      <w:r w:rsidR="0030150F">
        <w:t xml:space="preserve">While log files are not available from MSDIAL, we used default parameters except for a few things that are shown in the screen captures below. For example, </w:t>
      </w:r>
      <w:r w:rsidR="006A2123">
        <w:t>a typical analysis starts by defining POS/NEG ion mode, data collected in centroid mode, and CID/HCD for collision type for MS2. Next samples are uploaded and class settings such as species or BLANK or standards alone are specified. Then default values for mass tolerances</w:t>
      </w:r>
      <w:r w:rsidR="001755EF">
        <w:t>.</w:t>
      </w:r>
      <w:r w:rsidR="006A2123">
        <w:t xml:space="preserve"> </w:t>
      </w:r>
      <w:r w:rsidR="001755EF">
        <w:t>The m</w:t>
      </w:r>
      <w:r w:rsidR="0030150F">
        <w:t xml:space="preserve">inimum peak height </w:t>
      </w:r>
      <w:r w:rsidR="006A2123">
        <w:t>i</w:t>
      </w:r>
      <w:r w:rsidR="0030150F">
        <w:t>s set to 100, 000 routinely since this is where the signal of the Exploris240 generally becomes less reliable</w:t>
      </w:r>
      <w:r w:rsidR="001755EF">
        <w:t xml:space="preserve"> and the default linear weighted moving average is employed for peak detection</w:t>
      </w:r>
      <w:r w:rsidR="006A2123">
        <w:t xml:space="preserve">. Next, we generally accept all adducts that add or remove hydrogen, water, sodium, or potassium and any combination thereof as possibilities. </w:t>
      </w:r>
      <w:r w:rsidR="001755EF">
        <w:t>Databases may be inserted as I indicated above, or in the case of lipids, we begin with the internal database (shown in the screen capture below). Lastly, for alignment parameters, I use one of the internal standards 9alone) runs that is approximately mid-way between all fo</w:t>
      </w:r>
      <w:r w:rsidR="00DB0795">
        <w:t xml:space="preserve">r </w:t>
      </w:r>
      <w:r w:rsidR="001755EF">
        <w:t>the runs</w:t>
      </w:r>
      <w:r w:rsidR="00DB0795">
        <w:t xml:space="preserve"> as a reference to align all the runs since the standards are present in </w:t>
      </w:r>
      <w:proofErr w:type="gramStart"/>
      <w:r w:rsidR="00DB0795">
        <w:t>all of</w:t>
      </w:r>
      <w:proofErr w:type="gramEnd"/>
      <w:r w:rsidR="00DB0795">
        <w:t xml:space="preserve"> the samples. I also subtract the intensities of features in blanks, require a minimum of 5-fold above background (samples/blank), and keep features without MS2 also. If any features </w:t>
      </w:r>
      <w:r w:rsidR="00DB0795">
        <w:lastRenderedPageBreak/>
        <w:t>without MS2 collected show high correlation with MLS, then we can include those on an inclusion list to be sampled in duplicate runs in a targeted fashion. After the alignment is generated, we can normalize based on features such as CUDA or the Splash lipidomix in the case of lipids (shown in the screen capture below). MSDIA</w:t>
      </w:r>
      <w:r w:rsidR="00631FE9">
        <w:t>L</w:t>
      </w:r>
      <w:r w:rsidR="00DB0795">
        <w:t xml:space="preserve"> </w:t>
      </w:r>
      <w:r w:rsidR="00631FE9">
        <w:t>allows us to export</w:t>
      </w:r>
      <w:r w:rsidR="00DB0795">
        <w:t xml:space="preserve"> the peak height and area quantitative alignment matrices with and without normalization in case we wish to normalize later in R, Perseus, or MetaboAnalyst based on mean or quantile. </w:t>
      </w:r>
    </w:p>
    <w:p w14:paraId="36CF91AF" w14:textId="00E530AF" w:rsidR="004D6DB2" w:rsidRDefault="006A2123">
      <w:r w:rsidRPr="006A2123">
        <w:drawing>
          <wp:inline distT="0" distB="0" distL="0" distR="0" wp14:anchorId="7389648A" wp14:editId="053C353F">
            <wp:extent cx="5943600" cy="4453255"/>
            <wp:effectExtent l="0" t="0" r="0" b="4445"/>
            <wp:docPr id="5" name="Picture 4" descr="A screenshot of a computer&#10;&#10;Description automatically generated">
              <a:extLst xmlns:a="http://schemas.openxmlformats.org/drawingml/2006/main">
                <a:ext uri="{FF2B5EF4-FFF2-40B4-BE49-F238E27FC236}">
                  <a16:creationId xmlns:a16="http://schemas.microsoft.com/office/drawing/2014/main" id="{8C484B4C-495E-140F-B4D2-76530074D6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Description automatically generated">
                      <a:extLst>
                        <a:ext uri="{FF2B5EF4-FFF2-40B4-BE49-F238E27FC236}">
                          <a16:creationId xmlns:a16="http://schemas.microsoft.com/office/drawing/2014/main" id="{8C484B4C-495E-140F-B4D2-76530074D69A}"/>
                        </a:ext>
                      </a:extLst>
                    </pic:cNvPr>
                    <pic:cNvPicPr>
                      <a:picLocks noChangeAspect="1"/>
                    </pic:cNvPicPr>
                  </pic:nvPicPr>
                  <pic:blipFill>
                    <a:blip r:embed="rId25"/>
                    <a:stretch>
                      <a:fillRect/>
                    </a:stretch>
                  </pic:blipFill>
                  <pic:spPr>
                    <a:xfrm>
                      <a:off x="0" y="0"/>
                      <a:ext cx="5943600" cy="4453255"/>
                    </a:xfrm>
                    <a:prstGeom prst="rect">
                      <a:avLst/>
                    </a:prstGeom>
                  </pic:spPr>
                </pic:pic>
              </a:graphicData>
            </a:graphic>
          </wp:inline>
        </w:drawing>
      </w:r>
    </w:p>
    <w:p w14:paraId="6324C848" w14:textId="2919E17D" w:rsidR="006A2123" w:rsidRDefault="001755EF">
      <w:r w:rsidRPr="006A2123">
        <w:lastRenderedPageBreak/>
        <w:drawing>
          <wp:inline distT="0" distB="0" distL="0" distR="0" wp14:anchorId="60EC4B5B" wp14:editId="5C8DCF00">
            <wp:extent cx="5943600" cy="3880485"/>
            <wp:effectExtent l="0" t="0" r="0" b="5715"/>
            <wp:docPr id="1165098515" name="Picture 4" descr="A screenshot of a computer&#10;&#10;Description automatically generated">
              <a:extLst xmlns:a="http://schemas.openxmlformats.org/drawingml/2006/main">
                <a:ext uri="{FF2B5EF4-FFF2-40B4-BE49-F238E27FC236}">
                  <a16:creationId xmlns:a16="http://schemas.microsoft.com/office/drawing/2014/main" id="{7CC36BAF-8290-F696-00EB-39D902D604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098515" name="Picture 4" descr="A screenshot of a computer&#10;&#10;Description automatically generated">
                      <a:extLst>
                        <a:ext uri="{FF2B5EF4-FFF2-40B4-BE49-F238E27FC236}">
                          <a16:creationId xmlns:a16="http://schemas.microsoft.com/office/drawing/2014/main" id="{7CC36BAF-8290-F696-00EB-39D902D60463}"/>
                        </a:ext>
                      </a:extLst>
                    </pic:cNvPr>
                    <pic:cNvPicPr>
                      <a:picLocks noChangeAspect="1"/>
                    </pic:cNvPicPr>
                  </pic:nvPicPr>
                  <pic:blipFill>
                    <a:blip r:embed="rId26"/>
                    <a:stretch>
                      <a:fillRect/>
                    </a:stretch>
                  </pic:blipFill>
                  <pic:spPr>
                    <a:xfrm>
                      <a:off x="0" y="0"/>
                      <a:ext cx="5943600" cy="3880485"/>
                    </a:xfrm>
                    <a:prstGeom prst="rect">
                      <a:avLst/>
                    </a:prstGeom>
                  </pic:spPr>
                </pic:pic>
              </a:graphicData>
            </a:graphic>
          </wp:inline>
        </w:drawing>
      </w:r>
    </w:p>
    <w:p w14:paraId="4ECDEAEC" w14:textId="1A0D1F05" w:rsidR="006A2123" w:rsidRDefault="006A2123">
      <w:r w:rsidRPr="006A2123">
        <w:drawing>
          <wp:inline distT="0" distB="0" distL="0" distR="0" wp14:anchorId="046BAFC7" wp14:editId="48D31DD3">
            <wp:extent cx="5943600" cy="3602355"/>
            <wp:effectExtent l="0" t="0" r="0" b="0"/>
            <wp:docPr id="3" name="Picture 2" descr="A screenshot of a computer&#10;&#10;Description automatically generated">
              <a:extLst xmlns:a="http://schemas.openxmlformats.org/drawingml/2006/main">
                <a:ext uri="{FF2B5EF4-FFF2-40B4-BE49-F238E27FC236}">
                  <a16:creationId xmlns:a16="http://schemas.microsoft.com/office/drawing/2014/main" id="{7BA3DAE9-3F03-172D-3E0E-F9A5D00957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7BA3DAE9-3F03-172D-3E0E-F9A5D00957B4}"/>
                        </a:ext>
                      </a:extLst>
                    </pic:cNvPr>
                    <pic:cNvPicPr>
                      <a:picLocks noChangeAspect="1"/>
                    </pic:cNvPicPr>
                  </pic:nvPicPr>
                  <pic:blipFill>
                    <a:blip r:embed="rId27"/>
                    <a:stretch>
                      <a:fillRect/>
                    </a:stretch>
                  </pic:blipFill>
                  <pic:spPr>
                    <a:xfrm>
                      <a:off x="0" y="0"/>
                      <a:ext cx="5943600" cy="3602355"/>
                    </a:xfrm>
                    <a:prstGeom prst="rect">
                      <a:avLst/>
                    </a:prstGeom>
                  </pic:spPr>
                </pic:pic>
              </a:graphicData>
            </a:graphic>
          </wp:inline>
        </w:drawing>
      </w:r>
    </w:p>
    <w:p w14:paraId="5BB961EF" w14:textId="77777777" w:rsidR="006A2123" w:rsidRDefault="006A2123"/>
    <w:p w14:paraId="3A3298C4" w14:textId="128DFDB8" w:rsidR="006A2123" w:rsidRDefault="001755EF">
      <w:r w:rsidRPr="001755EF">
        <w:lastRenderedPageBreak/>
        <w:drawing>
          <wp:inline distT="0" distB="0" distL="0" distR="0" wp14:anchorId="6C4B3DA1" wp14:editId="6D470802">
            <wp:extent cx="5943600" cy="3620770"/>
            <wp:effectExtent l="0" t="0" r="0" b="0"/>
            <wp:docPr id="103698334" name="Picture 2" descr="A screenshot of a computer&#10;&#10;Description automatically generated">
              <a:extLst xmlns:a="http://schemas.openxmlformats.org/drawingml/2006/main">
                <a:ext uri="{FF2B5EF4-FFF2-40B4-BE49-F238E27FC236}">
                  <a16:creationId xmlns:a16="http://schemas.microsoft.com/office/drawing/2014/main" id="{3503ADD7-B3C6-E2F3-92A0-8BEDCBB062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98334" name="Picture 2" descr="A screenshot of a computer&#10;&#10;Description automatically generated">
                      <a:extLst>
                        <a:ext uri="{FF2B5EF4-FFF2-40B4-BE49-F238E27FC236}">
                          <a16:creationId xmlns:a16="http://schemas.microsoft.com/office/drawing/2014/main" id="{3503ADD7-B3C6-E2F3-92A0-8BEDCBB06270}"/>
                        </a:ext>
                      </a:extLst>
                    </pic:cNvPr>
                    <pic:cNvPicPr>
                      <a:picLocks noChangeAspect="1"/>
                    </pic:cNvPicPr>
                  </pic:nvPicPr>
                  <pic:blipFill>
                    <a:blip r:embed="rId28"/>
                    <a:stretch>
                      <a:fillRect/>
                    </a:stretch>
                  </pic:blipFill>
                  <pic:spPr>
                    <a:xfrm>
                      <a:off x="0" y="0"/>
                      <a:ext cx="5943600" cy="3620770"/>
                    </a:xfrm>
                    <a:prstGeom prst="rect">
                      <a:avLst/>
                    </a:prstGeom>
                  </pic:spPr>
                </pic:pic>
              </a:graphicData>
            </a:graphic>
          </wp:inline>
        </w:drawing>
      </w:r>
    </w:p>
    <w:p w14:paraId="511471B1" w14:textId="77777777" w:rsidR="001755EF" w:rsidRDefault="001755EF">
      <w:pPr>
        <w:rPr>
          <w:noProof/>
        </w:rPr>
      </w:pPr>
      <w:r w:rsidRPr="001755EF">
        <w:rPr>
          <w:b/>
          <w:bCs/>
        </w:rPr>
        <w:lastRenderedPageBreak/>
        <w:drawing>
          <wp:inline distT="0" distB="0" distL="0" distR="0" wp14:anchorId="207D0E52" wp14:editId="68274AB5">
            <wp:extent cx="5943600" cy="2317115"/>
            <wp:effectExtent l="0" t="0" r="0" b="6985"/>
            <wp:docPr id="872770923" name="Picture 2" descr="A screenshot of a computer&#10;&#10;Description automatically generated">
              <a:extLst xmlns:a="http://schemas.openxmlformats.org/drawingml/2006/main">
                <a:ext uri="{FF2B5EF4-FFF2-40B4-BE49-F238E27FC236}">
                  <a16:creationId xmlns:a16="http://schemas.microsoft.com/office/drawing/2014/main" id="{1600FDCF-91C9-5C1E-F6AC-8FCA758812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70923" name="Picture 2" descr="A screenshot of a computer&#10;&#10;Description automatically generated">
                      <a:extLst>
                        <a:ext uri="{FF2B5EF4-FFF2-40B4-BE49-F238E27FC236}">
                          <a16:creationId xmlns:a16="http://schemas.microsoft.com/office/drawing/2014/main" id="{1600FDCF-91C9-5C1E-F6AC-8FCA75881271}"/>
                        </a:ext>
                      </a:extLst>
                    </pic:cNvPr>
                    <pic:cNvPicPr>
                      <a:picLocks noChangeAspect="1"/>
                    </pic:cNvPicPr>
                  </pic:nvPicPr>
                  <pic:blipFill>
                    <a:blip r:embed="rId29"/>
                    <a:stretch>
                      <a:fillRect/>
                    </a:stretch>
                  </pic:blipFill>
                  <pic:spPr>
                    <a:xfrm>
                      <a:off x="0" y="0"/>
                      <a:ext cx="5943600" cy="2317115"/>
                    </a:xfrm>
                    <a:prstGeom prst="rect">
                      <a:avLst/>
                    </a:prstGeom>
                  </pic:spPr>
                </pic:pic>
              </a:graphicData>
            </a:graphic>
          </wp:inline>
        </w:drawing>
      </w:r>
      <w:r w:rsidRPr="001755EF">
        <w:rPr>
          <w:noProof/>
        </w:rPr>
        <w:t xml:space="preserve"> </w:t>
      </w:r>
      <w:r w:rsidRPr="001755EF">
        <w:rPr>
          <w:b/>
          <w:bCs/>
        </w:rPr>
        <w:drawing>
          <wp:inline distT="0" distB="0" distL="0" distR="0" wp14:anchorId="39D0151F" wp14:editId="61F42A25">
            <wp:extent cx="5943600" cy="2340610"/>
            <wp:effectExtent l="0" t="0" r="0" b="2540"/>
            <wp:docPr id="1523013366" name="Picture 2" descr="A screenshot of a computer&#10;&#10;Description automatically generated">
              <a:extLst xmlns:a="http://schemas.openxmlformats.org/drawingml/2006/main">
                <a:ext uri="{FF2B5EF4-FFF2-40B4-BE49-F238E27FC236}">
                  <a16:creationId xmlns:a16="http://schemas.microsoft.com/office/drawing/2014/main" id="{09066105-BD68-5E04-3968-A84041B227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013366" name="Picture 2" descr="A screenshot of a computer&#10;&#10;Description automatically generated">
                      <a:extLst>
                        <a:ext uri="{FF2B5EF4-FFF2-40B4-BE49-F238E27FC236}">
                          <a16:creationId xmlns:a16="http://schemas.microsoft.com/office/drawing/2014/main" id="{09066105-BD68-5E04-3968-A84041B227FA}"/>
                        </a:ext>
                      </a:extLst>
                    </pic:cNvPr>
                    <pic:cNvPicPr>
                      <a:picLocks noChangeAspect="1"/>
                    </pic:cNvPicPr>
                  </pic:nvPicPr>
                  <pic:blipFill>
                    <a:blip r:embed="rId30"/>
                    <a:stretch>
                      <a:fillRect/>
                    </a:stretch>
                  </pic:blipFill>
                  <pic:spPr>
                    <a:xfrm>
                      <a:off x="0" y="0"/>
                      <a:ext cx="5943600" cy="2340610"/>
                    </a:xfrm>
                    <a:prstGeom prst="rect">
                      <a:avLst/>
                    </a:prstGeom>
                  </pic:spPr>
                </pic:pic>
              </a:graphicData>
            </a:graphic>
          </wp:inline>
        </w:drawing>
      </w:r>
    </w:p>
    <w:p w14:paraId="5F2E1A5A" w14:textId="77777777" w:rsidR="001755EF" w:rsidRDefault="001755EF">
      <w:pPr>
        <w:rPr>
          <w:noProof/>
        </w:rPr>
      </w:pPr>
    </w:p>
    <w:p w14:paraId="2DD52BBD" w14:textId="77777777" w:rsidR="001755EF" w:rsidRDefault="001755EF">
      <w:pPr>
        <w:rPr>
          <w:noProof/>
        </w:rPr>
      </w:pPr>
      <w:r w:rsidRPr="001755EF">
        <w:rPr>
          <w:b/>
          <w:bCs/>
        </w:rPr>
        <w:lastRenderedPageBreak/>
        <w:drawing>
          <wp:inline distT="0" distB="0" distL="0" distR="0" wp14:anchorId="1BD37232" wp14:editId="2CA58545">
            <wp:extent cx="5943600" cy="5097780"/>
            <wp:effectExtent l="0" t="0" r="0" b="7620"/>
            <wp:docPr id="283924792" name="Picture 2" descr="A screenshot of a computer&#10;&#10;Description automatically generated">
              <a:extLst xmlns:a="http://schemas.openxmlformats.org/drawingml/2006/main">
                <a:ext uri="{FF2B5EF4-FFF2-40B4-BE49-F238E27FC236}">
                  <a16:creationId xmlns:a16="http://schemas.microsoft.com/office/drawing/2014/main" id="{C7DABD98-10A3-3F1C-F5D9-0EA9600DD3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24792" name="Picture 2" descr="A screenshot of a computer&#10;&#10;Description automatically generated">
                      <a:extLst>
                        <a:ext uri="{FF2B5EF4-FFF2-40B4-BE49-F238E27FC236}">
                          <a16:creationId xmlns:a16="http://schemas.microsoft.com/office/drawing/2014/main" id="{C7DABD98-10A3-3F1C-F5D9-0EA9600DD338}"/>
                        </a:ext>
                      </a:extLst>
                    </pic:cNvPr>
                    <pic:cNvPicPr>
                      <a:picLocks noChangeAspect="1"/>
                    </pic:cNvPicPr>
                  </pic:nvPicPr>
                  <pic:blipFill>
                    <a:blip r:embed="rId31"/>
                    <a:stretch>
                      <a:fillRect/>
                    </a:stretch>
                  </pic:blipFill>
                  <pic:spPr>
                    <a:xfrm>
                      <a:off x="0" y="0"/>
                      <a:ext cx="5943600" cy="5097780"/>
                    </a:xfrm>
                    <a:prstGeom prst="rect">
                      <a:avLst/>
                    </a:prstGeom>
                  </pic:spPr>
                </pic:pic>
              </a:graphicData>
            </a:graphic>
          </wp:inline>
        </w:drawing>
      </w:r>
      <w:r w:rsidRPr="001755EF">
        <w:rPr>
          <w:noProof/>
        </w:rPr>
        <w:t xml:space="preserve"> </w:t>
      </w:r>
      <w:r w:rsidRPr="001755EF">
        <w:rPr>
          <w:b/>
          <w:bCs/>
        </w:rPr>
        <w:drawing>
          <wp:inline distT="0" distB="0" distL="0" distR="0" wp14:anchorId="58498A3B" wp14:editId="77E50EE8">
            <wp:extent cx="5943600" cy="2792095"/>
            <wp:effectExtent l="0" t="0" r="0" b="8255"/>
            <wp:docPr id="4" name="Picture 3" descr="A screenshot of a computer&#10;&#10;Description automatically generated">
              <a:extLst xmlns:a="http://schemas.openxmlformats.org/drawingml/2006/main">
                <a:ext uri="{FF2B5EF4-FFF2-40B4-BE49-F238E27FC236}">
                  <a16:creationId xmlns:a16="http://schemas.microsoft.com/office/drawing/2014/main" id="{59B8381F-D663-9A61-40F0-C23471AE4A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a:extLst>
                        <a:ext uri="{FF2B5EF4-FFF2-40B4-BE49-F238E27FC236}">
                          <a16:creationId xmlns:a16="http://schemas.microsoft.com/office/drawing/2014/main" id="{59B8381F-D663-9A61-40F0-C23471AE4ADF}"/>
                        </a:ext>
                      </a:extLst>
                    </pic:cNvPr>
                    <pic:cNvPicPr>
                      <a:picLocks noChangeAspect="1"/>
                    </pic:cNvPicPr>
                  </pic:nvPicPr>
                  <pic:blipFill>
                    <a:blip r:embed="rId32"/>
                    <a:stretch>
                      <a:fillRect/>
                    </a:stretch>
                  </pic:blipFill>
                  <pic:spPr>
                    <a:xfrm>
                      <a:off x="0" y="0"/>
                      <a:ext cx="5943600" cy="2792095"/>
                    </a:xfrm>
                    <a:prstGeom prst="rect">
                      <a:avLst/>
                    </a:prstGeom>
                  </pic:spPr>
                </pic:pic>
              </a:graphicData>
            </a:graphic>
          </wp:inline>
        </w:drawing>
      </w:r>
    </w:p>
    <w:p w14:paraId="25198C27" w14:textId="77777777" w:rsidR="00DB0795" w:rsidRDefault="00DB0795">
      <w:pPr>
        <w:rPr>
          <w:b/>
          <w:bCs/>
        </w:rPr>
      </w:pPr>
      <w:r w:rsidRPr="00DB0795">
        <w:rPr>
          <w:b/>
          <w:bCs/>
        </w:rPr>
        <w:lastRenderedPageBreak/>
        <w:drawing>
          <wp:inline distT="0" distB="0" distL="0" distR="0" wp14:anchorId="44528DF2" wp14:editId="5DE294ED">
            <wp:extent cx="5943600" cy="4762500"/>
            <wp:effectExtent l="0" t="0" r="0" b="0"/>
            <wp:docPr id="1955057285" name="Picture 2" descr="A screenshot of a computer&#10;&#10;Description automatically generated">
              <a:extLst xmlns:a="http://schemas.openxmlformats.org/drawingml/2006/main">
                <a:ext uri="{FF2B5EF4-FFF2-40B4-BE49-F238E27FC236}">
                  <a16:creationId xmlns:a16="http://schemas.microsoft.com/office/drawing/2014/main" id="{B132CD17-2EFE-800D-DB01-7203204D1C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57285" name="Picture 2" descr="A screenshot of a computer&#10;&#10;Description automatically generated">
                      <a:extLst>
                        <a:ext uri="{FF2B5EF4-FFF2-40B4-BE49-F238E27FC236}">
                          <a16:creationId xmlns:a16="http://schemas.microsoft.com/office/drawing/2014/main" id="{B132CD17-2EFE-800D-DB01-7203204D1C2B}"/>
                        </a:ext>
                      </a:extLst>
                    </pic:cNvPr>
                    <pic:cNvPicPr>
                      <a:picLocks noChangeAspect="1"/>
                    </pic:cNvPicPr>
                  </pic:nvPicPr>
                  <pic:blipFill>
                    <a:blip r:embed="rId33"/>
                    <a:stretch>
                      <a:fillRect/>
                    </a:stretch>
                  </pic:blipFill>
                  <pic:spPr>
                    <a:xfrm>
                      <a:off x="0" y="0"/>
                      <a:ext cx="5943600" cy="4762500"/>
                    </a:xfrm>
                    <a:prstGeom prst="rect">
                      <a:avLst/>
                    </a:prstGeom>
                  </pic:spPr>
                </pic:pic>
              </a:graphicData>
            </a:graphic>
          </wp:inline>
        </w:drawing>
      </w:r>
    </w:p>
    <w:p w14:paraId="57435BB1" w14:textId="40BCC68B" w:rsidR="00AA46D5" w:rsidRPr="00D46F3B" w:rsidRDefault="00AA46D5">
      <w:pPr>
        <w:rPr>
          <w:b/>
          <w:bCs/>
        </w:rPr>
      </w:pPr>
      <w:r w:rsidRPr="00D46F3B">
        <w:rPr>
          <w:b/>
          <w:bCs/>
        </w:rPr>
        <w:t>References</w:t>
      </w:r>
    </w:p>
    <w:p w14:paraId="6DBB865C" w14:textId="77777777" w:rsidR="0079166C" w:rsidRDefault="00AA46D5" w:rsidP="0079166C">
      <w:pPr>
        <w:pStyle w:val="EndNoteBibliography"/>
        <w:spacing w:after="0"/>
      </w:pPr>
      <w:r>
        <w:fldChar w:fldCharType="begin"/>
      </w:r>
      <w:r>
        <w:instrText xml:space="preserve"> ADDIN EN.REFLIST </w:instrText>
      </w:r>
      <w:r>
        <w:fldChar w:fldCharType="separate"/>
      </w:r>
      <w:r w:rsidR="0079166C" w:rsidRPr="0079166C">
        <w:t xml:space="preserve">Adusumilli, R., and Mallick, P. (2017). Data Conversion with ProteoWizard msConvert. Methods Mol Biol </w:t>
      </w:r>
      <w:r w:rsidR="0079166C" w:rsidRPr="0079166C">
        <w:rPr>
          <w:i/>
        </w:rPr>
        <w:t>1550</w:t>
      </w:r>
      <w:r w:rsidR="0079166C" w:rsidRPr="0079166C">
        <w:t>, 339-368. 10.1007/978-1-4939-6747-6_23.</w:t>
      </w:r>
    </w:p>
    <w:p w14:paraId="5D8BDC83" w14:textId="77777777" w:rsidR="00975F1C" w:rsidRPr="0079166C" w:rsidRDefault="00975F1C" w:rsidP="0079166C">
      <w:pPr>
        <w:pStyle w:val="EndNoteBibliography"/>
        <w:spacing w:after="0"/>
      </w:pPr>
    </w:p>
    <w:p w14:paraId="26AC4C87" w14:textId="77777777" w:rsidR="0079166C" w:rsidRDefault="0079166C" w:rsidP="0079166C">
      <w:pPr>
        <w:pStyle w:val="EndNoteBibliography"/>
        <w:spacing w:after="0"/>
      </w:pPr>
      <w:r w:rsidRPr="0079166C">
        <w:t xml:space="preserve">Barupal, D.K., and Fiehn, O. (2017). Chemical Similarity Enrichment Analysis (ChemRICH) as alternative to biochemical pathway mapping for metabolomic datasets. Sci Rep </w:t>
      </w:r>
      <w:r w:rsidRPr="0079166C">
        <w:rPr>
          <w:i/>
        </w:rPr>
        <w:t>7</w:t>
      </w:r>
      <w:r w:rsidRPr="0079166C">
        <w:t>, 14567. 10.1038/s41598-017-15231-w.</w:t>
      </w:r>
    </w:p>
    <w:p w14:paraId="2521E230" w14:textId="77777777" w:rsidR="00975F1C" w:rsidRPr="0079166C" w:rsidRDefault="00975F1C" w:rsidP="0079166C">
      <w:pPr>
        <w:pStyle w:val="EndNoteBibliography"/>
        <w:spacing w:after="0"/>
      </w:pPr>
    </w:p>
    <w:p w14:paraId="77C1978D" w14:textId="77777777" w:rsidR="0079166C" w:rsidRDefault="0079166C" w:rsidP="0079166C">
      <w:pPr>
        <w:pStyle w:val="EndNoteBibliography"/>
        <w:spacing w:after="0"/>
      </w:pPr>
      <w:r w:rsidRPr="0079166C">
        <w:t xml:space="preserve">Barupal, D.K., Zhang, Y., Shen, T., Fan, S., Roberts, B.S., Fitzgerald, P., Wancewicz, B., Valdiviez, L., Wohlgemuth, G., Byram, G., et al. (2019). A Comprehensive Plasma Metabolomics Dataset for a Cohort of Mouse Knockouts within the International Mouse Phenotyping Consortium. Metabolites </w:t>
      </w:r>
      <w:r w:rsidRPr="0079166C">
        <w:rPr>
          <w:i/>
        </w:rPr>
        <w:t>9</w:t>
      </w:r>
      <w:r w:rsidRPr="0079166C">
        <w:t>. 10.3390/metabo9050101.</w:t>
      </w:r>
    </w:p>
    <w:p w14:paraId="331A161D" w14:textId="77777777" w:rsidR="00975F1C" w:rsidRPr="0079166C" w:rsidRDefault="00975F1C" w:rsidP="0079166C">
      <w:pPr>
        <w:pStyle w:val="EndNoteBibliography"/>
        <w:spacing w:after="0"/>
      </w:pPr>
    </w:p>
    <w:p w14:paraId="6DF0C6A5" w14:textId="77777777" w:rsidR="0079166C" w:rsidRDefault="0079166C" w:rsidP="0079166C">
      <w:pPr>
        <w:pStyle w:val="EndNoteBibliography"/>
        <w:spacing w:after="0"/>
      </w:pPr>
      <w:r w:rsidRPr="0079166C">
        <w:t xml:space="preserve">Blazenovic, I., Kind, T., Ji, J., and Fiehn, O. (2018). Software Tools and Approaches for Compound Identification of LC-MS/MS Data in Metabolomics. Metabolites </w:t>
      </w:r>
      <w:r w:rsidRPr="0079166C">
        <w:rPr>
          <w:i/>
        </w:rPr>
        <w:t>8</w:t>
      </w:r>
      <w:r w:rsidRPr="0079166C">
        <w:t>. 10.3390/metabo8020031.</w:t>
      </w:r>
    </w:p>
    <w:p w14:paraId="496B8574" w14:textId="77777777" w:rsidR="00975F1C" w:rsidRPr="0079166C" w:rsidRDefault="00975F1C" w:rsidP="0079166C">
      <w:pPr>
        <w:pStyle w:val="EndNoteBibliography"/>
        <w:spacing w:after="0"/>
      </w:pPr>
    </w:p>
    <w:p w14:paraId="5E89C9C4" w14:textId="77777777" w:rsidR="0079166C" w:rsidRDefault="0079166C" w:rsidP="0079166C">
      <w:pPr>
        <w:pStyle w:val="EndNoteBibliography"/>
        <w:spacing w:after="0"/>
      </w:pPr>
      <w:r w:rsidRPr="0079166C">
        <w:t xml:space="preserve">Blazenovic, I., Kind, T., Torbasinovic, H., Obrenovic, S., Mehta, S.S., Tsugawa, H., Wermuth, T., Schauer, N., Jahn, M., Biedendieck, R., et al. (2017). Comprehensive comparison of in silico MS/MS fragmentation </w:t>
      </w:r>
      <w:r w:rsidRPr="0079166C">
        <w:lastRenderedPageBreak/>
        <w:t xml:space="preserve">tools of the CASMI contest: database boosting is needed to achieve 93% accuracy. J Cheminform </w:t>
      </w:r>
      <w:r w:rsidRPr="0079166C">
        <w:rPr>
          <w:i/>
        </w:rPr>
        <w:t>9</w:t>
      </w:r>
      <w:r w:rsidRPr="0079166C">
        <w:t>, 32. 10.1186/s13321-017-0219-x.</w:t>
      </w:r>
    </w:p>
    <w:p w14:paraId="320DFC0F" w14:textId="77777777" w:rsidR="00975F1C" w:rsidRPr="0079166C" w:rsidRDefault="00975F1C" w:rsidP="0079166C">
      <w:pPr>
        <w:pStyle w:val="EndNoteBibliography"/>
        <w:spacing w:after="0"/>
      </w:pPr>
    </w:p>
    <w:p w14:paraId="6286A852" w14:textId="77777777" w:rsidR="0079166C" w:rsidRDefault="0079166C" w:rsidP="0079166C">
      <w:pPr>
        <w:pStyle w:val="EndNoteBibliography"/>
        <w:spacing w:after="0"/>
      </w:pPr>
      <w:r w:rsidRPr="0079166C">
        <w:t xml:space="preserve">Cajka, T., and Fiehn, O. (2014). Comprehensive analysis of lipids in biological systems by liquid chromatography-mass spectrometry. Trends Analyt Chem </w:t>
      </w:r>
      <w:r w:rsidRPr="0079166C">
        <w:rPr>
          <w:i/>
        </w:rPr>
        <w:t>61</w:t>
      </w:r>
      <w:r w:rsidRPr="0079166C">
        <w:t>, 192-206. 10.1016/j.trac.2014.04.017.</w:t>
      </w:r>
    </w:p>
    <w:p w14:paraId="4D266989" w14:textId="77777777" w:rsidR="00975F1C" w:rsidRPr="0079166C" w:rsidRDefault="00975F1C" w:rsidP="0079166C">
      <w:pPr>
        <w:pStyle w:val="EndNoteBibliography"/>
        <w:spacing w:after="0"/>
      </w:pPr>
    </w:p>
    <w:p w14:paraId="5992B351" w14:textId="77777777" w:rsidR="0079166C" w:rsidRDefault="0079166C" w:rsidP="0079166C">
      <w:pPr>
        <w:pStyle w:val="EndNoteBibliography"/>
        <w:spacing w:after="0"/>
      </w:pPr>
      <w:r w:rsidRPr="0079166C">
        <w:t xml:space="preserve">Chambers, M.C., Maclean, B., Burke, R., Amodei, D., Ruderman, D.L., Neumann, S., Gatto, L., Fischer, B., Pratt, B., Egertson, J., et al. (2012). A cross-platform toolkit for mass spectrometry and proteomics. Nat Biotechnol </w:t>
      </w:r>
      <w:r w:rsidRPr="0079166C">
        <w:rPr>
          <w:i/>
        </w:rPr>
        <w:t>30</w:t>
      </w:r>
      <w:r w:rsidRPr="0079166C">
        <w:t>, 918-920. 10.1038/nbt.2377.</w:t>
      </w:r>
    </w:p>
    <w:p w14:paraId="2F6F0AD2" w14:textId="77777777" w:rsidR="00975F1C" w:rsidRPr="0079166C" w:rsidRDefault="00975F1C" w:rsidP="0079166C">
      <w:pPr>
        <w:pStyle w:val="EndNoteBibliography"/>
        <w:spacing w:after="0"/>
      </w:pPr>
    </w:p>
    <w:p w14:paraId="106E054D" w14:textId="77777777" w:rsidR="0079166C" w:rsidRDefault="0079166C" w:rsidP="0079166C">
      <w:pPr>
        <w:pStyle w:val="EndNoteBibliography"/>
        <w:spacing w:after="0"/>
      </w:pPr>
      <w:r w:rsidRPr="0079166C">
        <w:t>da Veiga Leprevost, F., Haynes, S.E., Avtonomov, D.M., Chang, H.Y., Shanmugam, A.K., Mellacheruvu, D., Kong, A.T., and Nesvizhskii, A.I. (2020). Philosopher: a versatile toolkit for shotgun proteomics data analysis. Nat Methods. 10.1038/s41592-020-0912-y.</w:t>
      </w:r>
    </w:p>
    <w:p w14:paraId="3B1F5C39" w14:textId="77777777" w:rsidR="00975F1C" w:rsidRPr="0079166C" w:rsidRDefault="00975F1C" w:rsidP="0079166C">
      <w:pPr>
        <w:pStyle w:val="EndNoteBibliography"/>
        <w:spacing w:after="0"/>
      </w:pPr>
    </w:p>
    <w:p w14:paraId="56394649" w14:textId="77777777" w:rsidR="0079166C" w:rsidRDefault="0079166C" w:rsidP="0079166C">
      <w:pPr>
        <w:pStyle w:val="EndNoteBibliography"/>
        <w:spacing w:after="0"/>
      </w:pPr>
      <w:r w:rsidRPr="0079166C">
        <w:t>de Magalhaes, J.P., Abidi, Z., Dos Santos, G.A., Avelar, R.A., Barardo, D., Chatsirisupachai, K., Clark, P., De-Souza, E.A., Johnson, E.J., Lopes, I., et al. (2023). Human Ageing Genomic Resources: updates on key databases in ageing research. Nucleic Acids Res. 10.1093/nar/gkad927.</w:t>
      </w:r>
    </w:p>
    <w:p w14:paraId="55AEF801" w14:textId="77777777" w:rsidR="00975F1C" w:rsidRPr="0079166C" w:rsidRDefault="00975F1C" w:rsidP="0079166C">
      <w:pPr>
        <w:pStyle w:val="EndNoteBibliography"/>
        <w:spacing w:after="0"/>
      </w:pPr>
    </w:p>
    <w:p w14:paraId="6CC26EC2" w14:textId="77777777" w:rsidR="0079166C" w:rsidRDefault="0079166C" w:rsidP="0079166C">
      <w:pPr>
        <w:pStyle w:val="EndNoteBibliography"/>
        <w:spacing w:after="0"/>
      </w:pPr>
      <w:r w:rsidRPr="0079166C">
        <w:t xml:space="preserve">de Magalhaes, J.P., and Costa, J. (2009). A database of vertebrate longevity records and their relation to other life-history traits. J Evol Biol </w:t>
      </w:r>
      <w:r w:rsidRPr="0079166C">
        <w:rPr>
          <w:i/>
        </w:rPr>
        <w:t>22</w:t>
      </w:r>
      <w:r w:rsidRPr="0079166C">
        <w:t>, 1770-1774. 10.1111/j.1420-9101.2009.01783.x.</w:t>
      </w:r>
    </w:p>
    <w:p w14:paraId="5996A56E" w14:textId="77777777" w:rsidR="00975F1C" w:rsidRPr="0079166C" w:rsidRDefault="00975F1C" w:rsidP="0079166C">
      <w:pPr>
        <w:pStyle w:val="EndNoteBibliography"/>
        <w:spacing w:after="0"/>
      </w:pPr>
    </w:p>
    <w:p w14:paraId="50F5296A" w14:textId="77777777" w:rsidR="0079166C" w:rsidRDefault="0079166C" w:rsidP="0079166C">
      <w:pPr>
        <w:pStyle w:val="EndNoteBibliography"/>
        <w:spacing w:after="0"/>
      </w:pPr>
      <w:r w:rsidRPr="0079166C">
        <w:t xml:space="preserve">de Magalhaes, J.P., Costa, J., and Church, G.M. (2007). An analysis of the relationship between metabolism, developmental schedules, and longevity using phylogenetic independent contrasts. J Gerontol A Biol Sci Med Sci </w:t>
      </w:r>
      <w:r w:rsidRPr="0079166C">
        <w:rPr>
          <w:i/>
        </w:rPr>
        <w:t>62</w:t>
      </w:r>
      <w:r w:rsidRPr="0079166C">
        <w:t>, 149-160. 10.1093/gerona/62.2.149.</w:t>
      </w:r>
    </w:p>
    <w:p w14:paraId="7BF3FC56" w14:textId="77777777" w:rsidR="00975F1C" w:rsidRPr="0079166C" w:rsidRDefault="00975F1C" w:rsidP="0079166C">
      <w:pPr>
        <w:pStyle w:val="EndNoteBibliography"/>
        <w:spacing w:after="0"/>
      </w:pPr>
    </w:p>
    <w:p w14:paraId="4FCF8220" w14:textId="77777777" w:rsidR="0079166C" w:rsidRDefault="0079166C" w:rsidP="0079166C">
      <w:pPr>
        <w:pStyle w:val="EndNoteBibliography"/>
        <w:spacing w:after="0"/>
      </w:pPr>
      <w:r w:rsidRPr="0079166C">
        <w:t xml:space="preserve">DeFelice, B.C., Mehta, S.S., Samra, S., Cajka, T., Wancewicz, B., Fahrmann, J.F., and Fiehn, O. (2017). Mass Spectral Feature List Optimizer (MS-FLO): A Tool To Minimize False Positive Peak Reports in Untargeted Liquid Chromatography-Mass Spectroscopy (LC-MS) Data Processing. Anal Chem </w:t>
      </w:r>
      <w:r w:rsidRPr="0079166C">
        <w:rPr>
          <w:i/>
        </w:rPr>
        <w:t>89</w:t>
      </w:r>
      <w:r w:rsidRPr="0079166C">
        <w:t>, 3250-3255. 10.1021/acs.analchem.6b04372.</w:t>
      </w:r>
    </w:p>
    <w:p w14:paraId="42363847" w14:textId="77777777" w:rsidR="00975F1C" w:rsidRPr="0079166C" w:rsidRDefault="00975F1C" w:rsidP="0079166C">
      <w:pPr>
        <w:pStyle w:val="EndNoteBibliography"/>
        <w:spacing w:after="0"/>
      </w:pPr>
    </w:p>
    <w:p w14:paraId="52D83E0E" w14:textId="77777777" w:rsidR="0079166C" w:rsidRDefault="0079166C" w:rsidP="0079166C">
      <w:pPr>
        <w:pStyle w:val="EndNoteBibliography"/>
        <w:spacing w:after="0"/>
      </w:pPr>
      <w:r w:rsidRPr="0079166C">
        <w:t xml:space="preserve">Demichev, V., Messner, C.B., Vernardis, S.I., Lilley, K.S., and Ralser, M. (2020). DIA-NN: neural networks and interference correction enable deep proteome coverage in high throughput. Nat Methods </w:t>
      </w:r>
      <w:r w:rsidRPr="0079166C">
        <w:rPr>
          <w:i/>
        </w:rPr>
        <w:t>17</w:t>
      </w:r>
      <w:r w:rsidRPr="0079166C">
        <w:t>, 41-44. 10.1038/s41592-019-0638-x.</w:t>
      </w:r>
    </w:p>
    <w:p w14:paraId="3A3CA400" w14:textId="77777777" w:rsidR="00975F1C" w:rsidRPr="0079166C" w:rsidRDefault="00975F1C" w:rsidP="0079166C">
      <w:pPr>
        <w:pStyle w:val="EndNoteBibliography"/>
        <w:spacing w:after="0"/>
      </w:pPr>
    </w:p>
    <w:p w14:paraId="78970BAB" w14:textId="77777777" w:rsidR="0079166C" w:rsidRDefault="0079166C" w:rsidP="0079166C">
      <w:pPr>
        <w:pStyle w:val="EndNoteBibliography"/>
        <w:spacing w:after="0"/>
      </w:pPr>
      <w:r w:rsidRPr="0079166C">
        <w:t xml:space="preserve">Ding, J., Ji, J., Rabow, Z., Shen, T., Folz, J., Brydges, C.R., Fan, S., Lu, X., Mehta, S., Showalter, M.R., et al. (2021). A metabolome atlas of the aging mouse brain. Nat Commun </w:t>
      </w:r>
      <w:r w:rsidRPr="0079166C">
        <w:rPr>
          <w:i/>
        </w:rPr>
        <w:t>12</w:t>
      </w:r>
      <w:r w:rsidRPr="0079166C">
        <w:t>, 6021. 10.1038/s41467-021-26310-y.</w:t>
      </w:r>
    </w:p>
    <w:p w14:paraId="2FF59757" w14:textId="77777777" w:rsidR="00975F1C" w:rsidRPr="0079166C" w:rsidRDefault="00975F1C" w:rsidP="0079166C">
      <w:pPr>
        <w:pStyle w:val="EndNoteBibliography"/>
        <w:spacing w:after="0"/>
      </w:pPr>
    </w:p>
    <w:p w14:paraId="04D63960" w14:textId="77777777" w:rsidR="0079166C" w:rsidRDefault="0079166C" w:rsidP="0079166C">
      <w:pPr>
        <w:pStyle w:val="EndNoteBibliography"/>
        <w:spacing w:after="0"/>
      </w:pPr>
      <w:r w:rsidRPr="0079166C">
        <w:t xml:space="preserve">Duhrkop, K., Fleischauer, M., Ludwig, M., Aksenov, A.A., Melnik, A.V., Meusel, M., Dorrestein, P.C., Rousu, J., and Bocker, S. (2019). SIRIUS 4: a rapid tool for turning tandem mass spectra into metabolite structure information. Nat Methods </w:t>
      </w:r>
      <w:r w:rsidRPr="0079166C">
        <w:rPr>
          <w:i/>
        </w:rPr>
        <w:t>16</w:t>
      </w:r>
      <w:r w:rsidRPr="0079166C">
        <w:t>, 299-302. 10.1038/s41592-019-0344-8.</w:t>
      </w:r>
    </w:p>
    <w:p w14:paraId="6CEA888F" w14:textId="77777777" w:rsidR="00975F1C" w:rsidRPr="0079166C" w:rsidRDefault="00975F1C" w:rsidP="0079166C">
      <w:pPr>
        <w:pStyle w:val="EndNoteBibliography"/>
        <w:spacing w:after="0"/>
      </w:pPr>
    </w:p>
    <w:p w14:paraId="1C5A46D8" w14:textId="77777777" w:rsidR="0079166C" w:rsidRDefault="0079166C" w:rsidP="0079166C">
      <w:pPr>
        <w:pStyle w:val="EndNoteBibliography"/>
        <w:spacing w:after="0"/>
      </w:pPr>
      <w:r w:rsidRPr="0079166C">
        <w:t xml:space="preserve">Escher, C., Reiter, L., MacLean, B., Ossola, R., Herzog, F., Chilton, J., MacCoss, M.J., and Rinner, O. (2012). Using iRT, a normalized retention time for more targeted measurement of peptides. Proteomics </w:t>
      </w:r>
      <w:r w:rsidRPr="0079166C">
        <w:rPr>
          <w:i/>
        </w:rPr>
        <w:t>12</w:t>
      </w:r>
      <w:r w:rsidRPr="0079166C">
        <w:t>, 1111-1121. 10.1002/pmic.201100463.</w:t>
      </w:r>
    </w:p>
    <w:p w14:paraId="3108DADF" w14:textId="77777777" w:rsidR="00975F1C" w:rsidRPr="0079166C" w:rsidRDefault="00975F1C" w:rsidP="0079166C">
      <w:pPr>
        <w:pStyle w:val="EndNoteBibliography"/>
        <w:spacing w:after="0"/>
      </w:pPr>
    </w:p>
    <w:p w14:paraId="460A684D" w14:textId="77777777" w:rsidR="0079166C" w:rsidRDefault="0079166C" w:rsidP="0079166C">
      <w:pPr>
        <w:pStyle w:val="EndNoteBibliography"/>
        <w:spacing w:after="0"/>
      </w:pPr>
      <w:r w:rsidRPr="0079166C">
        <w:lastRenderedPageBreak/>
        <w:t xml:space="preserve">Fraisier-Vannier, O., Chervin, J., Cabanac, G., Puech, V., Fournier, S., Durand, V., Amiel, A., Andre, O., Benamar, O.A., Dumas, B., et al. (2020). MS-CleanR: A Feature-Filtering Workflow for Untargeted LC-MS Based Metabolomics. Anal Chem </w:t>
      </w:r>
      <w:r w:rsidRPr="0079166C">
        <w:rPr>
          <w:i/>
        </w:rPr>
        <w:t>92</w:t>
      </w:r>
      <w:r w:rsidRPr="0079166C">
        <w:t>, 9971-9981. 10.1021/acs.analchem.0c01594.</w:t>
      </w:r>
    </w:p>
    <w:p w14:paraId="0513BC3D" w14:textId="77777777" w:rsidR="00975F1C" w:rsidRPr="0079166C" w:rsidRDefault="00975F1C" w:rsidP="0079166C">
      <w:pPr>
        <w:pStyle w:val="EndNoteBibliography"/>
        <w:spacing w:after="0"/>
      </w:pPr>
    </w:p>
    <w:p w14:paraId="200ABC2D" w14:textId="77777777" w:rsidR="0079166C" w:rsidRDefault="0079166C" w:rsidP="0079166C">
      <w:pPr>
        <w:pStyle w:val="EndNoteBibliography"/>
        <w:spacing w:after="0"/>
      </w:pPr>
      <w:r w:rsidRPr="0079166C">
        <w:t xml:space="preserve">Grabherr, M.G., Haas, B.J., Yassour, M., Levin, J.Z., Thompson, D.A., Amit, I., Adiconis, X., Fan, L., Raychowdhury, R., Zeng, Q., et al. (2011). Full-length transcriptome assembly from RNA-Seq data without a reference genome. Nat Biotechnol </w:t>
      </w:r>
      <w:r w:rsidRPr="0079166C">
        <w:rPr>
          <w:i/>
        </w:rPr>
        <w:t>29</w:t>
      </w:r>
      <w:r w:rsidRPr="0079166C">
        <w:t>, 644-652. 10.1038/nbt.1883.</w:t>
      </w:r>
    </w:p>
    <w:p w14:paraId="0094098C" w14:textId="77777777" w:rsidR="00975F1C" w:rsidRPr="0079166C" w:rsidRDefault="00975F1C" w:rsidP="0079166C">
      <w:pPr>
        <w:pStyle w:val="EndNoteBibliography"/>
        <w:spacing w:after="0"/>
      </w:pPr>
    </w:p>
    <w:p w14:paraId="7EAA5E6E" w14:textId="77777777" w:rsidR="0079166C" w:rsidRDefault="0079166C" w:rsidP="0079166C">
      <w:pPr>
        <w:pStyle w:val="EndNoteBibliography"/>
        <w:spacing w:after="0"/>
      </w:pPr>
      <w:r w:rsidRPr="0079166C">
        <w:t xml:space="preserve">Haas, B.J., Papanicolaou, A., Yassour, M., Grabherr, M., Blood, P.D., Bowden, J., Couger, M.B., Eccles, D., Li, B., Lieber, M., et al. (2013). De novo transcript sequence reconstruction from RNA-seq using the Trinity platform for reference generation and analysis. Nat Protoc </w:t>
      </w:r>
      <w:r w:rsidRPr="0079166C">
        <w:rPr>
          <w:i/>
        </w:rPr>
        <w:t>8</w:t>
      </w:r>
      <w:r w:rsidRPr="0079166C">
        <w:t>, 1494-1512. 10.1038/nprot.2013.084.</w:t>
      </w:r>
    </w:p>
    <w:p w14:paraId="6DDBA6F6" w14:textId="77777777" w:rsidR="00975F1C" w:rsidRPr="0079166C" w:rsidRDefault="00975F1C" w:rsidP="0079166C">
      <w:pPr>
        <w:pStyle w:val="EndNoteBibliography"/>
        <w:spacing w:after="0"/>
      </w:pPr>
    </w:p>
    <w:p w14:paraId="606345CF" w14:textId="77777777" w:rsidR="0079166C" w:rsidRDefault="0079166C" w:rsidP="0079166C">
      <w:pPr>
        <w:pStyle w:val="EndNoteBibliography"/>
        <w:spacing w:after="0"/>
      </w:pPr>
      <w:r w:rsidRPr="0079166C">
        <w:t>Heil, L.R., Damoc, E., Arrey, T.N., Pashkova, A., Denisov, E., Petzoldt, J., Peterson, A.C., Hsu, C., Searle, B.C., Shulman, N., et al. (2023). Evaluating the Performance of the Astral Mass Analyzer for Quantitative Proteomics Using Data-Independent Acquisition. J Proteome Res. 10.1021/acs.jproteome.3c00357.</w:t>
      </w:r>
    </w:p>
    <w:p w14:paraId="2767B958" w14:textId="77777777" w:rsidR="00975F1C" w:rsidRPr="0079166C" w:rsidRDefault="00975F1C" w:rsidP="0079166C">
      <w:pPr>
        <w:pStyle w:val="EndNoteBibliography"/>
        <w:spacing w:after="0"/>
      </w:pPr>
    </w:p>
    <w:p w14:paraId="7533252A" w14:textId="77777777" w:rsidR="0079166C" w:rsidRDefault="0079166C" w:rsidP="0079166C">
      <w:pPr>
        <w:pStyle w:val="EndNoteBibliography"/>
        <w:spacing w:after="0"/>
      </w:pPr>
      <w:r w:rsidRPr="0079166C">
        <w:t xml:space="preserve">Howell, A., and Yaros, C. (2023). Downloading and Analysis of Metabolomic and Lipidomic Data from Metabolomics Workbench Using MetaboAnalyst 5.0. Methods Mol Biol </w:t>
      </w:r>
      <w:r w:rsidRPr="0079166C">
        <w:rPr>
          <w:i/>
        </w:rPr>
        <w:t>2625</w:t>
      </w:r>
      <w:r w:rsidRPr="0079166C">
        <w:t>, 313-321. 10.1007/978-1-0716-2966-6_26.</w:t>
      </w:r>
    </w:p>
    <w:p w14:paraId="581CA97D" w14:textId="77777777" w:rsidR="00975F1C" w:rsidRPr="0079166C" w:rsidRDefault="00975F1C" w:rsidP="0079166C">
      <w:pPr>
        <w:pStyle w:val="EndNoteBibliography"/>
        <w:spacing w:after="0"/>
      </w:pPr>
    </w:p>
    <w:p w14:paraId="5EE23F2F" w14:textId="77777777" w:rsidR="0079166C" w:rsidRDefault="0079166C" w:rsidP="0079166C">
      <w:pPr>
        <w:pStyle w:val="EndNoteBibliography"/>
        <w:spacing w:after="0"/>
      </w:pPr>
      <w:r w:rsidRPr="0079166C">
        <w:t xml:space="preserve">Kong, A.T., Leprevost, F.V., Avtonomov, D.M., Mellacheruvu, D., and Nesvizhskii, A.I. (2017). MSFragger: ultrafast and comprehensive peptide identification in mass spectrometry-based proteomics. Nat Methods </w:t>
      </w:r>
      <w:r w:rsidRPr="0079166C">
        <w:rPr>
          <w:i/>
        </w:rPr>
        <w:t>14</w:t>
      </w:r>
      <w:r w:rsidRPr="0079166C">
        <w:t>, 513-520. 10.1038/nmeth.4256.</w:t>
      </w:r>
    </w:p>
    <w:p w14:paraId="143B17B1" w14:textId="77777777" w:rsidR="00975F1C" w:rsidRPr="0079166C" w:rsidRDefault="00975F1C" w:rsidP="0079166C">
      <w:pPr>
        <w:pStyle w:val="EndNoteBibliography"/>
        <w:spacing w:after="0"/>
      </w:pPr>
    </w:p>
    <w:p w14:paraId="53471897" w14:textId="77777777" w:rsidR="0079166C" w:rsidRDefault="0079166C" w:rsidP="0079166C">
      <w:pPr>
        <w:pStyle w:val="EndNoteBibliography"/>
        <w:spacing w:after="0"/>
      </w:pPr>
      <w:r w:rsidRPr="0079166C">
        <w:t xml:space="preserve">Lu, J.Y., Simon, M., Zhao, Y., Ablaeva, J., Corson, N., Choi, Y., Yamada, K.Y.H., Schork, N.J., Hood, W.R., Hill, G.E., et al. (2022). Comparative transcriptomics reveals circadian and pluripotency networks as two pillars of longevity regulation. Cell Metab </w:t>
      </w:r>
      <w:r w:rsidRPr="0079166C">
        <w:rPr>
          <w:i/>
        </w:rPr>
        <w:t>34</w:t>
      </w:r>
      <w:r w:rsidRPr="0079166C">
        <w:t>, 836-856 e835. 10.1016/j.cmet.2022.04.011.</w:t>
      </w:r>
    </w:p>
    <w:p w14:paraId="77FDF3EB" w14:textId="77777777" w:rsidR="00975F1C" w:rsidRPr="0079166C" w:rsidRDefault="00975F1C" w:rsidP="0079166C">
      <w:pPr>
        <w:pStyle w:val="EndNoteBibliography"/>
        <w:spacing w:after="0"/>
      </w:pPr>
    </w:p>
    <w:p w14:paraId="051D8C68" w14:textId="77777777" w:rsidR="0079166C" w:rsidRDefault="0079166C" w:rsidP="0079166C">
      <w:pPr>
        <w:pStyle w:val="EndNoteBibliography"/>
        <w:spacing w:after="0"/>
      </w:pPr>
      <w:r w:rsidRPr="0079166C">
        <w:t xml:space="preserve">Ludwig, M., Fleischauer, M., Duhrkop, K., Hoffmann, M.A., and Bocker, S. (2020). De Novo Molecular Formula Annotation and Structure Elucidation Using SIRIUS 4. Methods Mol Biol </w:t>
      </w:r>
      <w:r w:rsidRPr="0079166C">
        <w:rPr>
          <w:i/>
        </w:rPr>
        <w:t>2104</w:t>
      </w:r>
      <w:r w:rsidRPr="0079166C">
        <w:t>, 185-207. 10.1007/978-1-0716-0239-3_11.</w:t>
      </w:r>
    </w:p>
    <w:p w14:paraId="1FCD2AEB" w14:textId="77777777" w:rsidR="00975F1C" w:rsidRPr="0079166C" w:rsidRDefault="00975F1C" w:rsidP="0079166C">
      <w:pPr>
        <w:pStyle w:val="EndNoteBibliography"/>
        <w:spacing w:after="0"/>
      </w:pPr>
    </w:p>
    <w:p w14:paraId="241007B9" w14:textId="77777777" w:rsidR="0079166C" w:rsidRDefault="0079166C" w:rsidP="0079166C">
      <w:pPr>
        <w:pStyle w:val="EndNoteBibliography"/>
        <w:spacing w:after="0"/>
      </w:pPr>
      <w:r w:rsidRPr="0079166C">
        <w:t xml:space="preserve">Ma, K., Vitek, O., and Nesvizhskii, A.I. (2012). A statistical model-building perspective to identification of MS/MS spectra with PeptideProphet. BMC Bioinformatics </w:t>
      </w:r>
      <w:r w:rsidRPr="0079166C">
        <w:rPr>
          <w:i/>
        </w:rPr>
        <w:t>13 Suppl 16</w:t>
      </w:r>
      <w:r w:rsidRPr="0079166C">
        <w:t>, S1. 10.1186/1471-2105-13-S16-S1.</w:t>
      </w:r>
    </w:p>
    <w:p w14:paraId="60BC57BB" w14:textId="77777777" w:rsidR="00975F1C" w:rsidRPr="0079166C" w:rsidRDefault="00975F1C" w:rsidP="0079166C">
      <w:pPr>
        <w:pStyle w:val="EndNoteBibliography"/>
        <w:spacing w:after="0"/>
      </w:pPr>
    </w:p>
    <w:p w14:paraId="592C954A" w14:textId="77777777" w:rsidR="0079166C" w:rsidRDefault="0079166C" w:rsidP="0079166C">
      <w:pPr>
        <w:pStyle w:val="EndNoteBibliography"/>
        <w:spacing w:after="0"/>
      </w:pPr>
      <w:r w:rsidRPr="0079166C">
        <w:t xml:space="preserve">Molenaar, M.R., Haaker, M.W., Vaandrager, A.B., Houweling, M., and Helms, J.B. (2023). Lipidomic profiling of rat hepatic stellate cells during activation reveals a two-stage process accompanied by increased levels of lysosomal lipids. J Biol Chem </w:t>
      </w:r>
      <w:r w:rsidRPr="0079166C">
        <w:rPr>
          <w:i/>
        </w:rPr>
        <w:t>299</w:t>
      </w:r>
      <w:r w:rsidRPr="0079166C">
        <w:t>, 103042. 10.1016/j.jbc.2023.103042.</w:t>
      </w:r>
    </w:p>
    <w:p w14:paraId="778B7DCF" w14:textId="77777777" w:rsidR="00975F1C" w:rsidRPr="0079166C" w:rsidRDefault="00975F1C" w:rsidP="0079166C">
      <w:pPr>
        <w:pStyle w:val="EndNoteBibliography"/>
        <w:spacing w:after="0"/>
      </w:pPr>
    </w:p>
    <w:p w14:paraId="2D9F6814" w14:textId="77777777" w:rsidR="0079166C" w:rsidRDefault="0079166C" w:rsidP="0079166C">
      <w:pPr>
        <w:pStyle w:val="EndNoteBibliography"/>
        <w:spacing w:after="0"/>
      </w:pPr>
      <w:r w:rsidRPr="0079166C">
        <w:t xml:space="preserve">Molenaar, M.R., Jeucken, A., Wassenaar, T.A., van de Lest, C.H.A., Brouwers, J.F., and Helms, J.B. (2019). LION/web: a web-based ontology enrichment tool for lipidomic data analysis. Gigascience </w:t>
      </w:r>
      <w:r w:rsidRPr="0079166C">
        <w:rPr>
          <w:i/>
        </w:rPr>
        <w:t>8</w:t>
      </w:r>
      <w:r w:rsidRPr="0079166C">
        <w:t>. 10.1093/gigascience/giz061.</w:t>
      </w:r>
    </w:p>
    <w:p w14:paraId="1B86EFAF" w14:textId="77777777" w:rsidR="00975F1C" w:rsidRPr="0079166C" w:rsidRDefault="00975F1C" w:rsidP="0079166C">
      <w:pPr>
        <w:pStyle w:val="EndNoteBibliography"/>
        <w:spacing w:after="0"/>
      </w:pPr>
    </w:p>
    <w:p w14:paraId="391C70CA" w14:textId="77777777" w:rsidR="0079166C" w:rsidRDefault="0079166C" w:rsidP="0079166C">
      <w:pPr>
        <w:pStyle w:val="EndNoteBibliography"/>
        <w:spacing w:after="0"/>
      </w:pPr>
      <w:r w:rsidRPr="0079166C">
        <w:t xml:space="preserve">Pang, Z., Chong, J., Zhou, G., de Lima Morais, D.A., Chang, L., Barrette, M., Gauthier, C., Jacques, P.E., Li, S., and Xia, J. (2021). MetaboAnalyst 5.0: narrowing the gap between raw spectra and functional insights. Nucleic Acids Res </w:t>
      </w:r>
      <w:r w:rsidRPr="0079166C">
        <w:rPr>
          <w:i/>
        </w:rPr>
        <w:t>49</w:t>
      </w:r>
      <w:r w:rsidRPr="0079166C">
        <w:t>, W388-W396. 10.1093/nar/gkab382.</w:t>
      </w:r>
    </w:p>
    <w:p w14:paraId="4F887912" w14:textId="77777777" w:rsidR="00975F1C" w:rsidRPr="0079166C" w:rsidRDefault="00975F1C" w:rsidP="0079166C">
      <w:pPr>
        <w:pStyle w:val="EndNoteBibliography"/>
        <w:spacing w:after="0"/>
      </w:pPr>
    </w:p>
    <w:p w14:paraId="43BD522B" w14:textId="77777777" w:rsidR="0079166C" w:rsidRDefault="0079166C" w:rsidP="0079166C">
      <w:pPr>
        <w:pStyle w:val="EndNoteBibliography"/>
        <w:spacing w:after="0"/>
      </w:pPr>
      <w:r w:rsidRPr="0079166C">
        <w:t xml:space="preserve">Pang, Z., Zhou, G., Ewald, J., Chang, L., Hacariz, O., Basu, N., and Xia, J. (2022). Using MetaboAnalyst 5.0 for LC-HRMS spectra processing, multi-omics integration and covariate adjustment of global metabolomics data. Nat Protoc </w:t>
      </w:r>
      <w:r w:rsidRPr="0079166C">
        <w:rPr>
          <w:i/>
        </w:rPr>
        <w:t>17</w:t>
      </w:r>
      <w:r w:rsidRPr="0079166C">
        <w:t>, 1735-1761. 10.1038/s41596-022-00710-w.</w:t>
      </w:r>
    </w:p>
    <w:p w14:paraId="390817C8" w14:textId="77777777" w:rsidR="00975F1C" w:rsidRPr="0079166C" w:rsidRDefault="00975F1C" w:rsidP="0079166C">
      <w:pPr>
        <w:pStyle w:val="EndNoteBibliography"/>
        <w:spacing w:after="0"/>
      </w:pPr>
    </w:p>
    <w:p w14:paraId="2299E638" w14:textId="77777777" w:rsidR="0079166C" w:rsidRDefault="0079166C" w:rsidP="0079166C">
      <w:pPr>
        <w:pStyle w:val="EndNoteBibliography"/>
        <w:spacing w:after="0"/>
      </w:pPr>
      <w:r w:rsidRPr="0079166C">
        <w:t>RCoreTeam (2021). R: A language and environment for statistical computing.</w:t>
      </w:r>
    </w:p>
    <w:p w14:paraId="3D7FDAB3" w14:textId="77777777" w:rsidR="00975F1C" w:rsidRPr="0079166C" w:rsidRDefault="00975F1C" w:rsidP="0079166C">
      <w:pPr>
        <w:pStyle w:val="EndNoteBibliography"/>
        <w:spacing w:after="0"/>
      </w:pPr>
    </w:p>
    <w:p w14:paraId="03B8360E" w14:textId="77777777" w:rsidR="0079166C" w:rsidRDefault="0079166C" w:rsidP="0079166C">
      <w:pPr>
        <w:pStyle w:val="EndNoteBibliography"/>
        <w:spacing w:after="0"/>
      </w:pPr>
      <w:r w:rsidRPr="0079166C">
        <w:t>Shen, T., Conway, C., Rempfert, K.R., Kyle, J.E., Colby, S.M., Gaul, D.A., Habra, H., Kong, F., Bloodsworth, K.J., Allen, D., et al. (2023). The unknown lipids project: harmonized methods improve compound identification and data reproducibility in an inter-laboratory untargeted lipidomics study. bioRxiv. 10.1101/2023.02.01.526566.</w:t>
      </w:r>
    </w:p>
    <w:p w14:paraId="2CD03AB7" w14:textId="77777777" w:rsidR="00975F1C" w:rsidRPr="0079166C" w:rsidRDefault="00975F1C" w:rsidP="0079166C">
      <w:pPr>
        <w:pStyle w:val="EndNoteBibliography"/>
        <w:spacing w:after="0"/>
      </w:pPr>
    </w:p>
    <w:p w14:paraId="65B39F30" w14:textId="77777777" w:rsidR="0079166C" w:rsidRDefault="0079166C" w:rsidP="0079166C">
      <w:pPr>
        <w:pStyle w:val="EndNoteBibliography"/>
        <w:spacing w:after="0"/>
      </w:pPr>
      <w:r w:rsidRPr="0079166C">
        <w:t xml:space="preserve">Stuart, J.A., Liang, P., Luo, X., Page, M.M., Gallagher, E.J., Christoff, C.A., and Robb, E.L. (2013). A comparative cellular and molecular biology of longevity database. Age (Dordr) </w:t>
      </w:r>
      <w:r w:rsidRPr="0079166C">
        <w:rPr>
          <w:i/>
        </w:rPr>
        <w:t>35</w:t>
      </w:r>
      <w:r w:rsidRPr="0079166C">
        <w:t>, 1937-1947. 10.1007/s11357-012-9458-y.</w:t>
      </w:r>
    </w:p>
    <w:p w14:paraId="1F074629" w14:textId="77777777" w:rsidR="00975F1C" w:rsidRPr="0079166C" w:rsidRDefault="00975F1C" w:rsidP="0079166C">
      <w:pPr>
        <w:pStyle w:val="EndNoteBibliography"/>
        <w:spacing w:after="0"/>
      </w:pPr>
    </w:p>
    <w:p w14:paraId="18FB44D6" w14:textId="77777777" w:rsidR="0079166C" w:rsidRDefault="0079166C" w:rsidP="0079166C">
      <w:pPr>
        <w:pStyle w:val="EndNoteBibliography"/>
        <w:spacing w:after="0"/>
      </w:pPr>
      <w:r w:rsidRPr="0079166C">
        <w:t xml:space="preserve">Tsugawa, H., Cajka, T., Kind, T., Ma, Y., Higgins, B., Ikeda, K., Kanazawa, M., VanderGheynst, J., Fiehn, O., and Arita, M. (2015). MS-DIAL: data-independent MS/MS deconvolution for comprehensive metabolome analysis. Nat Methods </w:t>
      </w:r>
      <w:r w:rsidRPr="0079166C">
        <w:rPr>
          <w:i/>
        </w:rPr>
        <w:t>12</w:t>
      </w:r>
      <w:r w:rsidRPr="0079166C">
        <w:t>, 523-526. 10.1038/nmeth.3393.</w:t>
      </w:r>
    </w:p>
    <w:p w14:paraId="32F735B8" w14:textId="77777777" w:rsidR="00975F1C" w:rsidRPr="0079166C" w:rsidRDefault="00975F1C" w:rsidP="0079166C">
      <w:pPr>
        <w:pStyle w:val="EndNoteBibliography"/>
        <w:spacing w:after="0"/>
      </w:pPr>
    </w:p>
    <w:p w14:paraId="1D0D18D1" w14:textId="77777777" w:rsidR="0079166C" w:rsidRDefault="0079166C" w:rsidP="0079166C">
      <w:pPr>
        <w:pStyle w:val="EndNoteBibliography"/>
        <w:spacing w:after="0"/>
      </w:pPr>
      <w:r w:rsidRPr="0079166C">
        <w:t xml:space="preserve">Tsugawa, H., Ikeda, K., Takahashi, M., Satoh, A., Mori, Y., Uchino, H., Okahashi, N., Yamada, Y., Tada, I., Bonini, P., et al. (2020). A lipidome atlas in MS-DIAL 4. Nat Biotechnol </w:t>
      </w:r>
      <w:r w:rsidRPr="0079166C">
        <w:rPr>
          <w:i/>
        </w:rPr>
        <w:t>38</w:t>
      </w:r>
      <w:r w:rsidRPr="0079166C">
        <w:t>, 1159-1163. 10.1038/s41587-020-0531-2.</w:t>
      </w:r>
    </w:p>
    <w:p w14:paraId="07E47D99" w14:textId="77777777" w:rsidR="00975F1C" w:rsidRPr="0079166C" w:rsidRDefault="00975F1C" w:rsidP="0079166C">
      <w:pPr>
        <w:pStyle w:val="EndNoteBibliography"/>
        <w:spacing w:after="0"/>
      </w:pPr>
    </w:p>
    <w:p w14:paraId="0723BD70" w14:textId="77777777" w:rsidR="0079166C" w:rsidRDefault="0079166C" w:rsidP="0079166C">
      <w:pPr>
        <w:pStyle w:val="EndNoteBibliography"/>
        <w:spacing w:after="0"/>
      </w:pPr>
      <w:r w:rsidRPr="0079166C">
        <w:t xml:space="preserve">Tsugawa, H., Ikeda, K., Tanaka, W., Senoo, Y., Arita, M., and Arita, M. (2017). Comprehensive identification of sphingolipid species by in silico retention time and tandem mass spectral library. J Cheminform </w:t>
      </w:r>
      <w:r w:rsidRPr="0079166C">
        <w:rPr>
          <w:i/>
        </w:rPr>
        <w:t>9</w:t>
      </w:r>
      <w:r w:rsidRPr="0079166C">
        <w:t>, 19. 10.1186/s13321-017-0205-3.</w:t>
      </w:r>
    </w:p>
    <w:p w14:paraId="66D4F046" w14:textId="77777777" w:rsidR="00975F1C" w:rsidRPr="0079166C" w:rsidRDefault="00975F1C" w:rsidP="0079166C">
      <w:pPr>
        <w:pStyle w:val="EndNoteBibliography"/>
        <w:spacing w:after="0"/>
      </w:pPr>
    </w:p>
    <w:p w14:paraId="1C39CE41" w14:textId="77777777" w:rsidR="0079166C" w:rsidRDefault="0079166C" w:rsidP="0079166C">
      <w:pPr>
        <w:pStyle w:val="EndNoteBibliography"/>
        <w:spacing w:after="0"/>
      </w:pPr>
      <w:r w:rsidRPr="0079166C">
        <w:t xml:space="preserve">Tsugawa, H., Kind, T., Nakabayashi, R., Yukihira, D., Tanaka, W., Cajka, T., Saito, K., Fiehn, O., and Arita, M. (2016). Hydrogen Rearrangement Rules: Computational MS/MS Fragmentation and Structure Elucidation Using MS-FINDER Software. Anal Chem </w:t>
      </w:r>
      <w:r w:rsidRPr="0079166C">
        <w:rPr>
          <w:i/>
        </w:rPr>
        <w:t>88</w:t>
      </w:r>
      <w:r w:rsidRPr="0079166C">
        <w:t>, 7946-7958. 10.1021/acs.analchem.6b00770.</w:t>
      </w:r>
    </w:p>
    <w:p w14:paraId="037B08E9" w14:textId="77777777" w:rsidR="00975F1C" w:rsidRPr="0079166C" w:rsidRDefault="00975F1C" w:rsidP="0079166C">
      <w:pPr>
        <w:pStyle w:val="EndNoteBibliography"/>
        <w:spacing w:after="0"/>
      </w:pPr>
    </w:p>
    <w:p w14:paraId="6F740A5A" w14:textId="77777777" w:rsidR="00975F1C" w:rsidRDefault="0079166C" w:rsidP="0079166C">
      <w:pPr>
        <w:pStyle w:val="EndNoteBibliography"/>
        <w:spacing w:after="0"/>
      </w:pPr>
      <w:r w:rsidRPr="0079166C">
        <w:t xml:space="preserve">Tyanova, S., Temu, T., Sinitcyn, P., Carlson, A., Hein, M.Y., Geiger, T., Mann, M., and Cox, J. (2016). The Perseus computational platform for comprehensive analysis of (prote)omics data. Nat Methods </w:t>
      </w:r>
      <w:r w:rsidRPr="0079166C">
        <w:rPr>
          <w:i/>
        </w:rPr>
        <w:t>13</w:t>
      </w:r>
      <w:r w:rsidRPr="0079166C">
        <w:t>, 73</w:t>
      </w:r>
    </w:p>
    <w:p w14:paraId="24664C2F" w14:textId="12129F40" w:rsidR="0079166C" w:rsidRDefault="0079166C" w:rsidP="0079166C">
      <w:pPr>
        <w:pStyle w:val="EndNoteBibliography"/>
        <w:spacing w:after="0"/>
      </w:pPr>
      <w:r w:rsidRPr="0079166C">
        <w:t>1-740. 10.1038/nmeth.3901.</w:t>
      </w:r>
    </w:p>
    <w:p w14:paraId="17D9E7D7" w14:textId="77777777" w:rsidR="00975F1C" w:rsidRPr="0079166C" w:rsidRDefault="00975F1C" w:rsidP="0079166C">
      <w:pPr>
        <w:pStyle w:val="EndNoteBibliography"/>
        <w:spacing w:after="0"/>
      </w:pPr>
    </w:p>
    <w:p w14:paraId="62AED93C" w14:textId="77777777" w:rsidR="0079166C" w:rsidRDefault="0079166C" w:rsidP="0079166C">
      <w:pPr>
        <w:pStyle w:val="EndNoteBibliography"/>
        <w:spacing w:after="0"/>
      </w:pPr>
      <w:r w:rsidRPr="0079166C">
        <w:t xml:space="preserve">Tyshkovskiy, A., Ma, S., Shindyapina, A.V., Tikhonov, S., Lee, S.G., Bozaykut, P., Castro, J.P., Seluanov, A., Schork, N.J., Gorbunova, V., et al. (2023). Distinct longevity mechanisms across and within species and their association with aging. Cell </w:t>
      </w:r>
      <w:r w:rsidRPr="0079166C">
        <w:rPr>
          <w:i/>
        </w:rPr>
        <w:t>186</w:t>
      </w:r>
      <w:r w:rsidRPr="0079166C">
        <w:t>, 2929-2949 e2920. 10.1016/j.cell.2023.05.002.</w:t>
      </w:r>
    </w:p>
    <w:p w14:paraId="16EC8FD5" w14:textId="77777777" w:rsidR="00975F1C" w:rsidRPr="0079166C" w:rsidRDefault="00975F1C" w:rsidP="0079166C">
      <w:pPr>
        <w:pStyle w:val="EndNoteBibliography"/>
        <w:spacing w:after="0"/>
      </w:pPr>
    </w:p>
    <w:p w14:paraId="5C1D8007" w14:textId="77777777" w:rsidR="0079166C" w:rsidRDefault="0079166C" w:rsidP="0079166C">
      <w:pPr>
        <w:pStyle w:val="EndNoteBibliography"/>
        <w:spacing w:after="0"/>
      </w:pPr>
      <w:r w:rsidRPr="0079166C">
        <w:t xml:space="preserve">Yu, F., Haynes, S.E., and Nesvizhskii, A.I. (2021). IonQuant Enables Accurate and Sensitive Label-Free Quantification With FDR-Controlled Match-Between-Runs. Mol Cell Proteomics </w:t>
      </w:r>
      <w:r w:rsidRPr="0079166C">
        <w:rPr>
          <w:i/>
        </w:rPr>
        <w:t>20</w:t>
      </w:r>
      <w:r w:rsidRPr="0079166C">
        <w:t>, 100077. 10.1016/j.mcpro.2021.100077.</w:t>
      </w:r>
    </w:p>
    <w:p w14:paraId="7006B1A7" w14:textId="77777777" w:rsidR="00975F1C" w:rsidRPr="0079166C" w:rsidRDefault="00975F1C" w:rsidP="0079166C">
      <w:pPr>
        <w:pStyle w:val="EndNoteBibliography"/>
        <w:spacing w:after="0"/>
      </w:pPr>
    </w:p>
    <w:p w14:paraId="6C755DA2" w14:textId="77777777" w:rsidR="0079166C" w:rsidRDefault="0079166C" w:rsidP="0079166C">
      <w:pPr>
        <w:pStyle w:val="EndNoteBibliography"/>
        <w:spacing w:after="0"/>
      </w:pPr>
      <w:r w:rsidRPr="0079166C">
        <w:t xml:space="preserve">Yu, Q., Xiao, H., Jedrychowski, M.P., Schweppe, D.K., Navarrete-Perea, J., Knott, J., Rogers, J., Chouchani, E.T., and Gygi, S.P. (2020). Sample multiplexing for targeted pathway proteomics in aging mice. Proc Natl Acad Sci U S A </w:t>
      </w:r>
      <w:r w:rsidRPr="0079166C">
        <w:rPr>
          <w:i/>
        </w:rPr>
        <w:t>117</w:t>
      </w:r>
      <w:r w:rsidRPr="0079166C">
        <w:t>, 9723-9732. 10.1073/pnas.1919410117.</w:t>
      </w:r>
    </w:p>
    <w:p w14:paraId="0D0ABACD" w14:textId="77777777" w:rsidR="00975F1C" w:rsidRPr="0079166C" w:rsidRDefault="00975F1C" w:rsidP="0079166C">
      <w:pPr>
        <w:pStyle w:val="EndNoteBibliography"/>
        <w:spacing w:after="0"/>
      </w:pPr>
    </w:p>
    <w:p w14:paraId="4BE9AB62" w14:textId="77777777" w:rsidR="0079166C" w:rsidRPr="0079166C" w:rsidRDefault="0079166C" w:rsidP="0079166C">
      <w:pPr>
        <w:pStyle w:val="EndNoteBibliography"/>
      </w:pPr>
      <w:r w:rsidRPr="0079166C">
        <w:lastRenderedPageBreak/>
        <w:t xml:space="preserve">Zukunft, S., Prehn, C., Rohring, C., Moller, G., Hrabe de Angelis, M., Adamski, J., and Tokarz, J. (2018). High-throughput extraction and quantification method for targeted metabolomics in murine tissues. Metabolomics </w:t>
      </w:r>
      <w:r w:rsidRPr="0079166C">
        <w:rPr>
          <w:i/>
        </w:rPr>
        <w:t>14</w:t>
      </w:r>
      <w:r w:rsidRPr="0079166C">
        <w:t>, 18. 10.1007/s11306-017-1312-x.</w:t>
      </w:r>
    </w:p>
    <w:p w14:paraId="15D8CF09" w14:textId="2E213B38" w:rsidR="005227C6" w:rsidRDefault="00AA46D5">
      <w:r>
        <w:fldChar w:fldCharType="end"/>
      </w:r>
    </w:p>
    <w:sectPr w:rsidR="005227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vzz2w4tvpa8e0x04vrp9pxestvxexzav2&quot;&gt;Magalhaes, J.P.&lt;record-ids&gt;&lt;item&gt;190&lt;/item&gt;&lt;item&gt;197&lt;/item&gt;&lt;/record-ids&gt;&lt;/item&gt;&lt;item db-id=&quot;w00r059ftd9apge9dacxtwzjpwtfsaxpzd90&quot;&gt;CrossSpeciesTissueProteomics&lt;record-ids&gt;&lt;item&gt;6&lt;/item&gt;&lt;item&gt;9&lt;/item&gt;&lt;item&gt;11&lt;/item&gt;&lt;item&gt;12&lt;/item&gt;&lt;item&gt;13&lt;/item&gt;&lt;item&gt;14&lt;/item&gt;&lt;item&gt;15&lt;/item&gt;&lt;item&gt;16&lt;/item&gt;&lt;item&gt;17&lt;/item&gt;&lt;item&gt;18&lt;/item&gt;&lt;item&gt;19&lt;/item&gt;&lt;item&gt;21&lt;/item&gt;&lt;item&gt;26&lt;/item&gt;&lt;item&gt;27&lt;/item&gt;&lt;item&gt;29&lt;/item&gt;&lt;item&gt;30&lt;/item&gt;&lt;item&gt;31&lt;/item&gt;&lt;item&gt;32&lt;/item&gt;&lt;item&gt;33&lt;/item&gt;&lt;item&gt;34&lt;/item&gt;&lt;item&gt;35&lt;/item&gt;&lt;item&gt;36&lt;/item&gt;&lt;item&gt;37&lt;/item&gt;&lt;item&gt;38&lt;/item&gt;&lt;item&gt;40&lt;/item&gt;&lt;item&gt;41&lt;/item&gt;&lt;item&gt;44&lt;/item&gt;&lt;item&gt;45&lt;/item&gt;&lt;item&gt;46&lt;/item&gt;&lt;item&gt;47&lt;/item&gt;&lt;item&gt;48&lt;/item&gt;&lt;item&gt;49&lt;/item&gt;&lt;item&gt;51&lt;/item&gt;&lt;item&gt;52&lt;/item&gt;&lt;item&gt;53&lt;/item&gt;&lt;item&gt;54&lt;/item&gt;&lt;item&gt;55&lt;/item&gt;&lt;item&gt;56&lt;/item&gt;&lt;item&gt;57&lt;/item&gt;&lt;/record-ids&gt;&lt;/item&gt;&lt;/Libraries&gt;"/>
  </w:docVars>
  <w:rsids>
    <w:rsidRoot w:val="00FE10D1"/>
    <w:rsid w:val="000105E8"/>
    <w:rsid w:val="00015AF6"/>
    <w:rsid w:val="00022856"/>
    <w:rsid w:val="0004273D"/>
    <w:rsid w:val="00062EA1"/>
    <w:rsid w:val="00065333"/>
    <w:rsid w:val="000B41B5"/>
    <w:rsid w:val="000D276F"/>
    <w:rsid w:val="000D634A"/>
    <w:rsid w:val="000D7B89"/>
    <w:rsid w:val="000F21EC"/>
    <w:rsid w:val="001171E4"/>
    <w:rsid w:val="0012255D"/>
    <w:rsid w:val="00125E89"/>
    <w:rsid w:val="00133307"/>
    <w:rsid w:val="001623E6"/>
    <w:rsid w:val="0016268C"/>
    <w:rsid w:val="001755EF"/>
    <w:rsid w:val="00177309"/>
    <w:rsid w:val="00187665"/>
    <w:rsid w:val="001D573F"/>
    <w:rsid w:val="001E371E"/>
    <w:rsid w:val="002162B8"/>
    <w:rsid w:val="0022307B"/>
    <w:rsid w:val="00243BF9"/>
    <w:rsid w:val="002468C4"/>
    <w:rsid w:val="00246B0C"/>
    <w:rsid w:val="00253FE3"/>
    <w:rsid w:val="00266B43"/>
    <w:rsid w:val="002749DD"/>
    <w:rsid w:val="00275352"/>
    <w:rsid w:val="002937BA"/>
    <w:rsid w:val="002948DF"/>
    <w:rsid w:val="002A5A2B"/>
    <w:rsid w:val="002B1948"/>
    <w:rsid w:val="002C1C61"/>
    <w:rsid w:val="002D2771"/>
    <w:rsid w:val="002D58AC"/>
    <w:rsid w:val="002F6A41"/>
    <w:rsid w:val="0030150F"/>
    <w:rsid w:val="00311634"/>
    <w:rsid w:val="003141F5"/>
    <w:rsid w:val="0032270C"/>
    <w:rsid w:val="0033586F"/>
    <w:rsid w:val="00350703"/>
    <w:rsid w:val="00362525"/>
    <w:rsid w:val="00374470"/>
    <w:rsid w:val="003835CB"/>
    <w:rsid w:val="00392E55"/>
    <w:rsid w:val="003B0944"/>
    <w:rsid w:val="003D327C"/>
    <w:rsid w:val="00407CB0"/>
    <w:rsid w:val="00413694"/>
    <w:rsid w:val="004243B8"/>
    <w:rsid w:val="00424983"/>
    <w:rsid w:val="00452782"/>
    <w:rsid w:val="00453066"/>
    <w:rsid w:val="00454C85"/>
    <w:rsid w:val="00456DB1"/>
    <w:rsid w:val="00497E97"/>
    <w:rsid w:val="00497F90"/>
    <w:rsid w:val="004A1ECE"/>
    <w:rsid w:val="004D3957"/>
    <w:rsid w:val="004D57EF"/>
    <w:rsid w:val="004D6DB2"/>
    <w:rsid w:val="004E5642"/>
    <w:rsid w:val="005074C8"/>
    <w:rsid w:val="00510F65"/>
    <w:rsid w:val="00517F95"/>
    <w:rsid w:val="005227C6"/>
    <w:rsid w:val="005360FD"/>
    <w:rsid w:val="00552CA5"/>
    <w:rsid w:val="005A24B6"/>
    <w:rsid w:val="005A3F3A"/>
    <w:rsid w:val="005C492F"/>
    <w:rsid w:val="005C7ECE"/>
    <w:rsid w:val="005D50AC"/>
    <w:rsid w:val="005E35F1"/>
    <w:rsid w:val="005E74E4"/>
    <w:rsid w:val="005F0DF0"/>
    <w:rsid w:val="005F6141"/>
    <w:rsid w:val="006221F2"/>
    <w:rsid w:val="00627C96"/>
    <w:rsid w:val="00631FE9"/>
    <w:rsid w:val="00674324"/>
    <w:rsid w:val="00694D5F"/>
    <w:rsid w:val="006A2123"/>
    <w:rsid w:val="006A2D8A"/>
    <w:rsid w:val="006A5943"/>
    <w:rsid w:val="006B42A2"/>
    <w:rsid w:val="006B4A2A"/>
    <w:rsid w:val="006F0C12"/>
    <w:rsid w:val="006F6CD6"/>
    <w:rsid w:val="0070722C"/>
    <w:rsid w:val="007238C5"/>
    <w:rsid w:val="00725604"/>
    <w:rsid w:val="0073518E"/>
    <w:rsid w:val="00736D97"/>
    <w:rsid w:val="00765BCE"/>
    <w:rsid w:val="00781C56"/>
    <w:rsid w:val="0079166C"/>
    <w:rsid w:val="007A7174"/>
    <w:rsid w:val="007B0A0E"/>
    <w:rsid w:val="007C6AC7"/>
    <w:rsid w:val="007D414C"/>
    <w:rsid w:val="007E3CEC"/>
    <w:rsid w:val="00807529"/>
    <w:rsid w:val="00807FFE"/>
    <w:rsid w:val="00820AEF"/>
    <w:rsid w:val="00826283"/>
    <w:rsid w:val="0083676F"/>
    <w:rsid w:val="00844235"/>
    <w:rsid w:val="008521A0"/>
    <w:rsid w:val="00860E1E"/>
    <w:rsid w:val="00871299"/>
    <w:rsid w:val="008939DA"/>
    <w:rsid w:val="008A2281"/>
    <w:rsid w:val="008B513B"/>
    <w:rsid w:val="008D1394"/>
    <w:rsid w:val="008D65B8"/>
    <w:rsid w:val="008E5A84"/>
    <w:rsid w:val="008F1C1A"/>
    <w:rsid w:val="009109B7"/>
    <w:rsid w:val="00915C87"/>
    <w:rsid w:val="00916635"/>
    <w:rsid w:val="00926966"/>
    <w:rsid w:val="00942C76"/>
    <w:rsid w:val="0094724B"/>
    <w:rsid w:val="00975F1C"/>
    <w:rsid w:val="009B009D"/>
    <w:rsid w:val="009B70D8"/>
    <w:rsid w:val="009C08D4"/>
    <w:rsid w:val="009C222A"/>
    <w:rsid w:val="009E6D55"/>
    <w:rsid w:val="00A0189D"/>
    <w:rsid w:val="00A321BF"/>
    <w:rsid w:val="00A376A9"/>
    <w:rsid w:val="00A91A09"/>
    <w:rsid w:val="00A96714"/>
    <w:rsid w:val="00AA46D5"/>
    <w:rsid w:val="00AA66C5"/>
    <w:rsid w:val="00AF01EE"/>
    <w:rsid w:val="00B00482"/>
    <w:rsid w:val="00B13873"/>
    <w:rsid w:val="00B17DC9"/>
    <w:rsid w:val="00B32406"/>
    <w:rsid w:val="00B474FC"/>
    <w:rsid w:val="00B80CBC"/>
    <w:rsid w:val="00B87C0C"/>
    <w:rsid w:val="00BA585A"/>
    <w:rsid w:val="00BD38C9"/>
    <w:rsid w:val="00BD79E0"/>
    <w:rsid w:val="00BE2586"/>
    <w:rsid w:val="00BF6EE1"/>
    <w:rsid w:val="00C31CE3"/>
    <w:rsid w:val="00C40109"/>
    <w:rsid w:val="00C42804"/>
    <w:rsid w:val="00C47907"/>
    <w:rsid w:val="00C54773"/>
    <w:rsid w:val="00C54D61"/>
    <w:rsid w:val="00C747F4"/>
    <w:rsid w:val="00C92588"/>
    <w:rsid w:val="00CB4842"/>
    <w:rsid w:val="00CC5291"/>
    <w:rsid w:val="00CD3DB0"/>
    <w:rsid w:val="00CF2D50"/>
    <w:rsid w:val="00CF3EA3"/>
    <w:rsid w:val="00D006E6"/>
    <w:rsid w:val="00D045EE"/>
    <w:rsid w:val="00D10990"/>
    <w:rsid w:val="00D1237A"/>
    <w:rsid w:val="00D221E0"/>
    <w:rsid w:val="00D2787A"/>
    <w:rsid w:val="00D44303"/>
    <w:rsid w:val="00D46F3B"/>
    <w:rsid w:val="00D74FBA"/>
    <w:rsid w:val="00DB0795"/>
    <w:rsid w:val="00DC6157"/>
    <w:rsid w:val="00DD6659"/>
    <w:rsid w:val="00E061F7"/>
    <w:rsid w:val="00E06D14"/>
    <w:rsid w:val="00E44138"/>
    <w:rsid w:val="00E57415"/>
    <w:rsid w:val="00E60D94"/>
    <w:rsid w:val="00E60F30"/>
    <w:rsid w:val="00E625C7"/>
    <w:rsid w:val="00E7769E"/>
    <w:rsid w:val="00EA1235"/>
    <w:rsid w:val="00EB3364"/>
    <w:rsid w:val="00ED5B7B"/>
    <w:rsid w:val="00EE0629"/>
    <w:rsid w:val="00F0201D"/>
    <w:rsid w:val="00F56752"/>
    <w:rsid w:val="00F722BB"/>
    <w:rsid w:val="00F8393D"/>
    <w:rsid w:val="00F840E1"/>
    <w:rsid w:val="00F92AA9"/>
    <w:rsid w:val="00F9513A"/>
    <w:rsid w:val="00F95BAC"/>
    <w:rsid w:val="00FA502A"/>
    <w:rsid w:val="00FA67CD"/>
    <w:rsid w:val="00FC7DCB"/>
    <w:rsid w:val="00FD05BC"/>
    <w:rsid w:val="00FD0BF5"/>
    <w:rsid w:val="00FE10D1"/>
    <w:rsid w:val="00FE1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26897"/>
  <w15:chartTrackingRefBased/>
  <w15:docId w15:val="{0D0EFDCD-9A5B-448D-881D-D3C2E1173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5352"/>
    <w:rPr>
      <w:sz w:val="16"/>
      <w:szCs w:val="16"/>
    </w:rPr>
  </w:style>
  <w:style w:type="paragraph" w:styleId="CommentText">
    <w:name w:val="annotation text"/>
    <w:basedOn w:val="Normal"/>
    <w:link w:val="CommentTextChar"/>
    <w:uiPriority w:val="99"/>
    <w:semiHidden/>
    <w:unhideWhenUsed/>
    <w:rsid w:val="00275352"/>
    <w:pPr>
      <w:spacing w:line="240" w:lineRule="auto"/>
    </w:pPr>
    <w:rPr>
      <w:sz w:val="20"/>
      <w:szCs w:val="20"/>
    </w:rPr>
  </w:style>
  <w:style w:type="character" w:customStyle="1" w:styleId="CommentTextChar">
    <w:name w:val="Comment Text Char"/>
    <w:basedOn w:val="DefaultParagraphFont"/>
    <w:link w:val="CommentText"/>
    <w:uiPriority w:val="99"/>
    <w:semiHidden/>
    <w:rsid w:val="00275352"/>
    <w:rPr>
      <w:sz w:val="20"/>
      <w:szCs w:val="20"/>
    </w:rPr>
  </w:style>
  <w:style w:type="paragraph" w:styleId="CommentSubject">
    <w:name w:val="annotation subject"/>
    <w:basedOn w:val="CommentText"/>
    <w:next w:val="CommentText"/>
    <w:link w:val="CommentSubjectChar"/>
    <w:uiPriority w:val="99"/>
    <w:semiHidden/>
    <w:unhideWhenUsed/>
    <w:rsid w:val="00275352"/>
    <w:rPr>
      <w:b/>
      <w:bCs/>
    </w:rPr>
  </w:style>
  <w:style w:type="character" w:customStyle="1" w:styleId="CommentSubjectChar">
    <w:name w:val="Comment Subject Char"/>
    <w:basedOn w:val="CommentTextChar"/>
    <w:link w:val="CommentSubject"/>
    <w:uiPriority w:val="99"/>
    <w:semiHidden/>
    <w:rsid w:val="00275352"/>
    <w:rPr>
      <w:b/>
      <w:bCs/>
      <w:sz w:val="20"/>
      <w:szCs w:val="20"/>
    </w:rPr>
  </w:style>
  <w:style w:type="paragraph" w:customStyle="1" w:styleId="EndNoteBibliographyTitle">
    <w:name w:val="EndNote Bibliography Title"/>
    <w:basedOn w:val="Normal"/>
    <w:link w:val="EndNoteBibliographyTitleChar"/>
    <w:rsid w:val="005227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227C6"/>
    <w:rPr>
      <w:rFonts w:ascii="Calibri" w:hAnsi="Calibri" w:cs="Calibri"/>
      <w:noProof/>
    </w:rPr>
  </w:style>
  <w:style w:type="paragraph" w:customStyle="1" w:styleId="EndNoteBibliography">
    <w:name w:val="EndNote Bibliography"/>
    <w:basedOn w:val="Normal"/>
    <w:link w:val="EndNoteBibliographyChar"/>
    <w:rsid w:val="005227C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227C6"/>
    <w:rPr>
      <w:rFonts w:ascii="Calibri" w:hAnsi="Calibri" w:cs="Calibri"/>
      <w:noProof/>
    </w:rPr>
  </w:style>
  <w:style w:type="character" w:styleId="Hyperlink">
    <w:name w:val="Hyperlink"/>
    <w:basedOn w:val="DefaultParagraphFont"/>
    <w:uiPriority w:val="99"/>
    <w:unhideWhenUsed/>
    <w:rsid w:val="00362525"/>
    <w:rPr>
      <w:color w:val="0000FF"/>
      <w:u w:val="single"/>
    </w:rPr>
  </w:style>
  <w:style w:type="character" w:styleId="UnresolvedMention">
    <w:name w:val="Unresolved Mention"/>
    <w:basedOn w:val="DefaultParagraphFont"/>
    <w:uiPriority w:val="99"/>
    <w:semiHidden/>
    <w:unhideWhenUsed/>
    <w:rsid w:val="006A2D8A"/>
    <w:rPr>
      <w:color w:val="605E5C"/>
      <w:shd w:val="clear" w:color="auto" w:fill="E1DFDD"/>
    </w:rPr>
  </w:style>
  <w:style w:type="character" w:styleId="FollowedHyperlink">
    <w:name w:val="FollowedHyperlink"/>
    <w:basedOn w:val="DefaultParagraphFont"/>
    <w:uiPriority w:val="99"/>
    <w:semiHidden/>
    <w:unhideWhenUsed/>
    <w:rsid w:val="006A2D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science/article/pii/S1550413122001383" TargetMode="External"/><Relationship Id="rId18" Type="http://schemas.openxmlformats.org/officeDocument/2006/relationships/hyperlink" Target="https://www.organomation.com/products/nitrogen-evaporators/microvap/microplate-evaporator" TargetMode="External"/><Relationship Id="rId26" Type="http://schemas.openxmlformats.org/officeDocument/2006/relationships/image" Target="media/image2.png"/><Relationship Id="rId3" Type="http://schemas.openxmlformats.org/officeDocument/2006/relationships/settings" Target="settings.xml"/><Relationship Id="rId21" Type="http://schemas.openxmlformats.org/officeDocument/2006/relationships/hyperlink" Target="https://www.reifycs.com/abfconverter/" TargetMode="External"/><Relationship Id="rId34" Type="http://schemas.openxmlformats.org/officeDocument/2006/relationships/fontTable" Target="fontTable.xml"/><Relationship Id="rId7" Type="http://schemas.openxmlformats.org/officeDocument/2006/relationships/hyperlink" Target="https://gladyshevlab.bwh.harvard.edu/" TargetMode="External"/><Relationship Id="rId12" Type="http://schemas.openxmlformats.org/officeDocument/2006/relationships/hyperlink" Target="https://www.fishersci.com/shop/products/cellcrusher-kit-with-tissue-pu/NC1824866" TargetMode="External"/><Relationship Id="rId17" Type="http://schemas.openxmlformats.org/officeDocument/2006/relationships/hyperlink" Target="https://avantilipids.com/product/330820" TargetMode="External"/><Relationship Id="rId25" Type="http://schemas.openxmlformats.org/officeDocument/2006/relationships/image" Target="media/image1.png"/><Relationship Id="rId33" Type="http://schemas.openxmlformats.org/officeDocument/2006/relationships/image" Target="media/image9.png"/><Relationship Id="rId2" Type="http://schemas.openxmlformats.org/officeDocument/2006/relationships/styles" Target="styles.xml"/><Relationship Id="rId16" Type="http://schemas.openxmlformats.org/officeDocument/2006/relationships/hyperlink" Target="https://www.fishersci.com/shop/products/thermo-scientific-low-protein-binding-collection-tubes-1-5-ml/p-4937563" TargetMode="External"/><Relationship Id="rId20" Type="http://schemas.openxmlformats.org/officeDocument/2006/relationships/hyperlink" Target="https://avantilipids.com/product/330707"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https://www.richmillerlab.com/" TargetMode="External"/><Relationship Id="rId11" Type="http://schemas.openxmlformats.org/officeDocument/2006/relationships/hyperlink" Target="https://longevityomics.org/" TargetMode="External"/><Relationship Id="rId24" Type="http://schemas.openxmlformats.org/officeDocument/2006/relationships/hyperlink" Target="https://chemdata.nist.gov/dokuwiki/doku.php?id=chemdata:nistlibs" TargetMode="External"/><Relationship Id="rId32" Type="http://schemas.openxmlformats.org/officeDocument/2006/relationships/image" Target="media/image8.png"/><Relationship Id="rId5" Type="http://schemas.openxmlformats.org/officeDocument/2006/relationships/hyperlink" Target="http://www.sas.rochester.edu/bio/labs/Gorbunova/" TargetMode="External"/><Relationship Id="rId15" Type="http://schemas.openxmlformats.org/officeDocument/2006/relationships/hyperlink" Target="https://www.bertin-technologies.com/product/sample-preparation-homogenizers/cryolys-evolution/" TargetMode="External"/><Relationship Id="rId23" Type="http://schemas.openxmlformats.org/officeDocument/2006/relationships/hyperlink" Target="https://msflo.fiehnlab.ucdavis.edu/#/)using" TargetMode="External"/><Relationship Id="rId28" Type="http://schemas.openxmlformats.org/officeDocument/2006/relationships/image" Target="media/image4.png"/><Relationship Id="rId10" Type="http://schemas.openxmlformats.org/officeDocument/2006/relationships/hyperlink" Target="https://www.tuftsmedicine.org/doctor/paola-sebastiani" TargetMode="External"/><Relationship Id="rId19" Type="http://schemas.openxmlformats.org/officeDocument/2006/relationships/hyperlink" Target="https://www.ibisscientific.com/ibis-scientific-9mm-300-l-amber-screw-top-fused-insert-vial-100-pk/" TargetMode="External"/><Relationship Id="rId31"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www.bumc.bu.edu/camed/profile/thomas-perls/" TargetMode="External"/><Relationship Id="rId14" Type="http://schemas.openxmlformats.org/officeDocument/2006/relationships/hyperlink" Target="https://allumiqs.com/shop/magresyn-sax/" TargetMode="External"/><Relationship Id="rId22" Type="http://schemas.openxmlformats.org/officeDocument/2006/relationships/hyperlink" Target="http://prime.psc.riken.jp/compms/msdial/main.html"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hyperlink" Target="https://www.tgen.org/faculty-profiles/nik-schor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C0BBD-971E-4EE9-9CF3-0C30DE23B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6</Pages>
  <Words>6912</Words>
  <Characters>3940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Tombline</dc:creator>
  <cp:keywords/>
  <dc:description/>
  <cp:lastModifiedBy>Gregory Tombline</cp:lastModifiedBy>
  <cp:revision>5</cp:revision>
  <dcterms:created xsi:type="dcterms:W3CDTF">2024-02-17T02:24:00Z</dcterms:created>
  <dcterms:modified xsi:type="dcterms:W3CDTF">2024-02-17T03:40:00Z</dcterms:modified>
</cp:coreProperties>
</file>